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E481B" w:rsidRDefault="00753E5D" w:rsidP="004E481B">
      <w:pPr>
        <w:spacing w:line="480" w:lineRule="auto"/>
        <w:jc w:val="both"/>
      </w:pPr>
      <w:r w:rsidRPr="00753E5D">
        <w:t>The egress</w:t>
      </w:r>
      <w:r w:rsidR="004E481B">
        <w:t xml:space="preserve"> of enveloped viruses</w:t>
      </w:r>
      <w:r w:rsidR="00E975D7">
        <w:t xml:space="preserve"> is</w:t>
      </w:r>
      <w:r>
        <w:t xml:space="preserve"> well characterized</w:t>
      </w:r>
      <w:r w:rsidR="00780EFF">
        <w:t xml:space="preserve"> </w:t>
      </w:r>
      <w:r w:rsidR="00780EFF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NYXJ0aW4tU2VycmFubzwvQXV0aG9yPjxZZWFyPjIwMTE8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</w:fldData>
        </w:fldChar>
      </w:r>
      <w:r w:rsidR="00240B62">
        <w:instrText xml:space="preserve"> ADDIN EN.CITE.DATA </w:instrText>
      </w:r>
      <w:r w:rsidR="00240B62">
        <w:fldChar w:fldCharType="end"/>
      </w:r>
      <w:r w:rsidR="00780EFF">
        <w:fldChar w:fldCharType="separate"/>
      </w:r>
      <w:r w:rsidR="00240B62">
        <w:rPr>
          <w:noProof/>
        </w:rPr>
        <w:t>(</w:t>
      </w:r>
      <w:hyperlink w:anchor="_ENREF_1" w:tooltip="Martin-Serrano, 2011 #9" w:history="1">
        <w:r w:rsidR="00262854">
          <w:rPr>
            <w:noProof/>
          </w:rPr>
          <w:t>1-4</w:t>
        </w:r>
      </w:hyperlink>
      <w:r w:rsidR="00240B62">
        <w:rPr>
          <w:noProof/>
        </w:rPr>
        <w:t>)</w:t>
      </w:r>
      <w:r w:rsidR="00780EFF">
        <w:fldChar w:fldCharType="end"/>
      </w:r>
      <w:r>
        <w:t xml:space="preserve">. Nascent capsids become </w:t>
      </w:r>
      <w:r w:rsidR="00311C43">
        <w:t>engulfed</w:t>
      </w:r>
      <w:r>
        <w:t xml:space="preserve"> in </w:t>
      </w:r>
      <w:r w:rsidR="00311C43">
        <w:t xml:space="preserve">a plasma </w:t>
      </w:r>
      <w:r>
        <w:t>membrane-derived lipid envelope</w:t>
      </w:r>
      <w:r w:rsidRPr="00753E5D">
        <w:t xml:space="preserve"> </w:t>
      </w:r>
      <w:r>
        <w:t xml:space="preserve">by hijacking the </w:t>
      </w:r>
      <w:proofErr w:type="spellStart"/>
      <w:r>
        <w:t>multivesicular</w:t>
      </w:r>
      <w:proofErr w:type="spellEnd"/>
      <w:r>
        <w:t xml:space="preserve"> body (MVB)</w:t>
      </w:r>
      <w:r w:rsidR="00F834A7">
        <w:t xml:space="preserve"> biogenesis m</w:t>
      </w:r>
      <w:r w:rsidR="00F834A7">
        <w:t>a</w:t>
      </w:r>
      <w:r w:rsidR="00F834A7">
        <w:t>chinery</w:t>
      </w:r>
      <w:r w:rsidR="008545B5">
        <w:t xml:space="preserve"> </w:t>
      </w:r>
      <w:r w:rsidR="008545B5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 </w:instrText>
      </w:r>
      <w:r w:rsidR="00240B62">
        <w:fldChar w:fldCharType="begin">
          <w:fldData xml:space="preserve">PEVuZE5vdGU+PENpdGU+PEF1dGhvcj5DYWxpc3RyaTwvQXV0aG9yPjxZZWFyPjIwMDk8L1llYXI+
PFJlY051bT4xNDwvUmVjTnVtPjxEaXNwbGF5VGV4dD4oNS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240B62">
        <w:instrText xml:space="preserve"> ADDIN EN.CITE.DATA </w:instrText>
      </w:r>
      <w:r w:rsidR="00240B62">
        <w:fldChar w:fldCharType="end"/>
      </w:r>
      <w:r w:rsidR="008545B5">
        <w:fldChar w:fldCharType="separate"/>
      </w:r>
      <w:r w:rsidR="00240B62">
        <w:rPr>
          <w:noProof/>
        </w:rPr>
        <w:t>(</w:t>
      </w:r>
      <w:hyperlink w:anchor="_ENREF_5" w:tooltip="Calistri, 2009 #14" w:history="1">
        <w:r w:rsidR="00262854">
          <w:rPr>
            <w:noProof/>
          </w:rPr>
          <w:t>5</w:t>
        </w:r>
      </w:hyperlink>
      <w:r w:rsidR="00240B62">
        <w:rPr>
          <w:noProof/>
        </w:rPr>
        <w:t>)</w:t>
      </w:r>
      <w:r w:rsidR="008545B5">
        <w:fldChar w:fldCharType="end"/>
      </w:r>
      <w:r>
        <w:t xml:space="preserve">. Current models propose a sequential, virus-induced recruitment of class E </w:t>
      </w:r>
      <w:proofErr w:type="spellStart"/>
      <w:r>
        <w:t>vacuolar</w:t>
      </w:r>
      <w:proofErr w:type="spellEnd"/>
      <w:r>
        <w:t xml:space="preserve"> </w:t>
      </w:r>
      <w:r w:rsidR="00DE267E">
        <w:t>pr</w:t>
      </w:r>
      <w:r w:rsidR="00DE267E">
        <w:t>o</w:t>
      </w:r>
      <w:r w:rsidR="00DE267E">
        <w:t xml:space="preserve">tein </w:t>
      </w:r>
      <w:r>
        <w:t>sorting</w:t>
      </w:r>
      <w:r w:rsidR="00E34BFF">
        <w:t xml:space="preserve"> (VPS</w:t>
      </w:r>
      <w:r w:rsidR="00D6590A">
        <w:t>)</w:t>
      </w:r>
      <w:r w:rsidR="004E481B">
        <w:t xml:space="preserve"> proteins which act in four</w:t>
      </w:r>
      <w:r>
        <w:t xml:space="preserve"> complexes, referred to as</w:t>
      </w:r>
      <w:r w:rsidR="00B070D8">
        <w:t xml:space="preserve"> endosomal sorting complex required for transport</w:t>
      </w:r>
      <w:r>
        <w:t xml:space="preserve"> </w:t>
      </w:r>
      <w:r w:rsidR="00B070D8">
        <w:t>(</w:t>
      </w:r>
      <w:r>
        <w:t>ESCRT</w:t>
      </w:r>
      <w:r w:rsidR="004E481B">
        <w:t xml:space="preserve"> 0</w:t>
      </w:r>
      <w:r w:rsidR="00311C43">
        <w:t>-III</w:t>
      </w:r>
      <w:r w:rsidR="00B070D8">
        <w:t>)</w:t>
      </w:r>
      <w:r w:rsidR="00DC016B">
        <w:t xml:space="preserve"> </w:t>
      </w:r>
      <w:r w:rsidR="00DC016B">
        <w:fldChar w:fldCharType="begin"/>
      </w:r>
      <w:r w:rsidR="00240B62">
        <w:instrText xml:space="preserve"> ADDIN EN.CITE &lt;EndNote&gt;&lt;Cite&gt;&lt;Author&gt;Morita&lt;/Author&gt;&lt;Year&gt;2012&lt;/Year&gt;&lt;RecNum&gt;7&lt;/RecNum&gt;&lt;DisplayText&gt;(6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>
        <w:fldChar w:fldCharType="separate"/>
      </w:r>
      <w:r w:rsidR="00240B62">
        <w:rPr>
          <w:noProof/>
        </w:rPr>
        <w:t>(</w:t>
      </w:r>
      <w:hyperlink w:anchor="_ENREF_6" w:tooltip="Morita, 2012 #7" w:history="1">
        <w:r w:rsidR="00262854">
          <w:rPr>
            <w:noProof/>
          </w:rPr>
          <w:t>6</w:t>
        </w:r>
      </w:hyperlink>
      <w:r w:rsidR="00240B62">
        <w:rPr>
          <w:noProof/>
        </w:rPr>
        <w:t>)</w:t>
      </w:r>
      <w:r w:rsidR="00DC016B">
        <w:fldChar w:fldCharType="end"/>
      </w:r>
      <w:r w:rsidR="004E481B">
        <w:t>.</w:t>
      </w:r>
      <w:r>
        <w:t xml:space="preserve"> </w:t>
      </w:r>
      <w:r w:rsidR="004E481B">
        <w:t>Direct interaction of retroviruses with ESCRT components via viral late domains (L-domains)</w:t>
      </w:r>
      <w:r w:rsidR="004E481B" w:rsidRPr="004E481B">
        <w:t xml:space="preserve"> </w:t>
      </w:r>
      <w:r w:rsidR="004E481B">
        <w:t xml:space="preserve">results in the ubiquitination of either interaction partner </w:t>
      </w:r>
      <w:r w:rsidR="004E481B">
        <w:fldChar w:fldCharType="begin"/>
      </w:r>
      <w:r w:rsidR="004E481B">
        <w:instrText xml:space="preserve"> ADDIN EN.CITE &lt;EndNote&gt;&lt;Cite&gt;&lt;Author&gt;Bieniasz&lt;/Author&gt;&lt;Year&gt;2006&lt;/Year&gt;&lt;RecNum&gt;12&lt;/RecNum&gt;&lt;DisplayText&gt;(7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4E481B">
        <w:fldChar w:fldCharType="separate"/>
      </w:r>
      <w:r w:rsidR="004E481B">
        <w:rPr>
          <w:noProof/>
        </w:rPr>
        <w:t>(</w:t>
      </w:r>
      <w:hyperlink w:anchor="_ENREF_7" w:tooltip="Bieniasz, 2006 #12" w:history="1">
        <w:r w:rsidR="00262854">
          <w:rPr>
            <w:noProof/>
          </w:rPr>
          <w:t>7</w:t>
        </w:r>
      </w:hyperlink>
      <w:r w:rsidR="004E481B">
        <w:rPr>
          <w:noProof/>
        </w:rPr>
        <w:t>)</w:t>
      </w:r>
      <w:r w:rsidR="004E481B">
        <w:fldChar w:fldCharType="end"/>
      </w:r>
      <w:r w:rsidR="004E481B">
        <w:t>.</w:t>
      </w:r>
      <w:r w:rsidR="004E481B" w:rsidRPr="004E481B">
        <w:t xml:space="preserve"> </w:t>
      </w:r>
      <w:r w:rsidR="004E481B">
        <w:t>Ubiquit</w:t>
      </w:r>
      <w:r w:rsidR="004E481B">
        <w:t>i</w:t>
      </w:r>
      <w:r w:rsidR="004E481B">
        <w:t xml:space="preserve">nation </w:t>
      </w:r>
      <w:r w:rsidR="00E773A6">
        <w:t>initiates</w:t>
      </w:r>
      <w:r w:rsidR="004E481B">
        <w:t xml:space="preserve"> the biogenesis and fission of MVBs and thus, budding of the </w:t>
      </w:r>
      <w:proofErr w:type="spellStart"/>
      <w:r w:rsidR="004E481B">
        <w:t>virions</w:t>
      </w:r>
      <w:proofErr w:type="spellEnd"/>
      <w:r w:rsidR="004E481B">
        <w:t xml:space="preserve"> </w:t>
      </w:r>
      <w:r w:rsidR="004E481B">
        <w:fldChar w:fldCharType="begin"/>
      </w:r>
      <w:r w:rsidR="004E481B">
        <w:instrText xml:space="preserve"> ADDIN EN.CITE &lt;EndNote&gt;&lt;Cite&gt;&lt;Author&gt;Martin-Serrano&lt;/Author&gt;&lt;Year&gt;2007&lt;/Year&gt;&lt;RecNum&gt;8&lt;/RecNum&gt;&lt;DisplayText&gt;(8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4E481B">
        <w:fldChar w:fldCharType="separate"/>
      </w:r>
      <w:r w:rsidR="004E481B">
        <w:rPr>
          <w:noProof/>
        </w:rPr>
        <w:t>(</w:t>
      </w:r>
      <w:hyperlink w:anchor="_ENREF_8" w:tooltip="Martin-Serrano, 2007 #8" w:history="1">
        <w:r w:rsidR="00262854">
          <w:rPr>
            <w:noProof/>
          </w:rPr>
          <w:t>8</w:t>
        </w:r>
      </w:hyperlink>
      <w:r w:rsidR="004E481B">
        <w:rPr>
          <w:noProof/>
        </w:rPr>
        <w:t>)</w:t>
      </w:r>
      <w:r w:rsidR="004E481B">
        <w:fldChar w:fldCharType="end"/>
      </w:r>
      <w:r w:rsidR="004E481B">
        <w:t>.</w:t>
      </w:r>
    </w:p>
    <w:p w:rsidR="00664F36" w:rsidRDefault="00126931" w:rsidP="004E481B">
      <w:pPr>
        <w:spacing w:line="480" w:lineRule="auto"/>
        <w:ind w:firstLine="720"/>
        <w:jc w:val="both"/>
      </w:pPr>
      <w:r>
        <w:t>T</w:t>
      </w:r>
      <w:r w:rsidR="00403998">
        <w:t>he</w:t>
      </w:r>
      <w:r w:rsidR="001A3A69">
        <w:t xml:space="preserve"> </w:t>
      </w:r>
      <w:r>
        <w:t>egress</w:t>
      </w:r>
      <w:r w:rsidR="00321597">
        <w:t xml:space="preserve"> of non-enveloped viruses</w:t>
      </w:r>
      <w:r>
        <w:t xml:space="preserve"> is less well understood. In general, release of non-enveloped viruses is</w:t>
      </w:r>
      <w:r w:rsidR="00321597">
        <w:t xml:space="preserve"> associated with cellular lysis, thus </w:t>
      </w:r>
      <w:r w:rsidR="00F72FF3">
        <w:t>considered</w:t>
      </w:r>
      <w:r w:rsidR="00321597">
        <w:t xml:space="preserve"> a passive process</w:t>
      </w:r>
      <w:r w:rsidR="007611BA">
        <w:t xml:space="preserve"> </w:t>
      </w:r>
      <w:r w:rsidR="007611BA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4E481B">
        <w:instrText xml:space="preserve"> ADDIN EN.CITE </w:instrText>
      </w:r>
      <w:r w:rsidR="004E481B">
        <w:fldChar w:fldCharType="begin">
          <w:fldData xml:space="preserve">PEVuZE5vdGU+PENpdGU+PEF1dGhvcj5UYXR0ZXJzYWxsPC9BdXRob3I+PFllYXI+MTk3MjwvWWVh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NTg2LTkw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=
</w:fldData>
        </w:fldChar>
      </w:r>
      <w:r w:rsidR="004E481B">
        <w:instrText xml:space="preserve"> ADDIN EN.CITE.DATA </w:instrText>
      </w:r>
      <w:r w:rsidR="004E481B">
        <w:fldChar w:fldCharType="end"/>
      </w:r>
      <w:r w:rsidR="007611BA">
        <w:fldChar w:fldCharType="separate"/>
      </w:r>
      <w:r w:rsidR="004E481B">
        <w:rPr>
          <w:noProof/>
        </w:rPr>
        <w:t>(</w:t>
      </w:r>
      <w:hyperlink w:anchor="_ENREF_9" w:tooltip="Tattersall, 1972 #17" w:history="1">
        <w:r w:rsidR="00262854">
          <w:rPr>
            <w:noProof/>
          </w:rPr>
          <w:t>9-13</w:t>
        </w:r>
      </w:hyperlink>
      <w:r w:rsidR="004E481B">
        <w:rPr>
          <w:noProof/>
        </w:rPr>
        <w:t>)</w:t>
      </w:r>
      <w:r w:rsidR="007611BA">
        <w:fldChar w:fldCharType="end"/>
      </w:r>
      <w:r w:rsidR="00321597">
        <w:t>. However, there is rising evidence that an active egress precedes virus-induced cell lysis</w:t>
      </w:r>
      <w:r>
        <w:t xml:space="preserve"> and subsequent passive release</w:t>
      </w:r>
      <w:r w:rsidR="00321597">
        <w:t xml:space="preserve">. </w:t>
      </w:r>
      <w:r w:rsidR="00B6115A">
        <w:t>For instance,</w:t>
      </w:r>
      <w:r w:rsidR="00F47A7A">
        <w:t xml:space="preserve"> </w:t>
      </w:r>
      <w:r w:rsidR="00B6115A">
        <w:t>bluetongue virus (BTV)</w:t>
      </w:r>
      <w:r w:rsidR="00321597">
        <w:t xml:space="preserve"> </w:t>
      </w:r>
      <w:r w:rsidR="00F72FF3">
        <w:t>has been demonstrated to</w:t>
      </w:r>
      <w:r w:rsidR="00440A3D">
        <w:t xml:space="preserve"> usurp the ESCRT machinery for egress</w:t>
      </w:r>
      <w:r w:rsidR="00F47A7A">
        <w:t xml:space="preserve"> by means of its L-domains</w:t>
      </w:r>
      <w:r w:rsidR="008224A3">
        <w:t xml:space="preserve"> </w:t>
      </w:r>
      <w:r w:rsidR="008224A3">
        <w:fldChar w:fldCharType="begin">
          <w:fldData xml:space="preserve">PEVuZE5vdGU+PENpdGU+PEF1dGhvcj5Nb2hsPC9BdXRob3I+PFllYXI+MjAxNDwvWWVhcj48UmVj
TnVtPjE8L1JlY051bT48RGlzcGxheVRleHQ+KDE0LCAx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F47A7A">
        <w:instrText xml:space="preserve"> ADDIN EN.CITE </w:instrText>
      </w:r>
      <w:r w:rsidR="00F47A7A">
        <w:fldChar w:fldCharType="begin">
          <w:fldData xml:space="preserve">PEVuZE5vdGU+PENpdGU+PEF1dGhvcj5Nb2hsPC9BdXRob3I+PFllYXI+MjAxNDwvWWVhcj48UmVj
TnVtPjE8L1JlY051bT48RGlzcGxheVRleHQ+KDE0LCAx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F47A7A">
        <w:instrText xml:space="preserve"> ADDIN EN.CITE.DATA </w:instrText>
      </w:r>
      <w:r w:rsidR="00F47A7A">
        <w:fldChar w:fldCharType="end"/>
      </w:r>
      <w:r w:rsidR="008224A3">
        <w:fldChar w:fldCharType="separate"/>
      </w:r>
      <w:r w:rsidR="00F47A7A">
        <w:rPr>
          <w:noProof/>
        </w:rPr>
        <w:t>(</w:t>
      </w:r>
      <w:hyperlink w:anchor="_ENREF_14" w:tooltip="Mohl, 2014 #1" w:history="1">
        <w:r w:rsidR="00262854">
          <w:rPr>
            <w:noProof/>
          </w:rPr>
          <w:t>14</w:t>
        </w:r>
      </w:hyperlink>
      <w:r w:rsidR="00F47A7A">
        <w:rPr>
          <w:noProof/>
        </w:rPr>
        <w:t xml:space="preserve">, </w:t>
      </w:r>
      <w:hyperlink w:anchor="_ENREF_15" w:tooltip="Wirblich, 2005 #5" w:history="1">
        <w:r w:rsidR="00262854">
          <w:rPr>
            <w:noProof/>
          </w:rPr>
          <w:t>15</w:t>
        </w:r>
      </w:hyperlink>
      <w:r w:rsidR="00F47A7A">
        <w:rPr>
          <w:noProof/>
        </w:rPr>
        <w:t>)</w:t>
      </w:r>
      <w:r w:rsidR="008224A3">
        <w:fldChar w:fldCharType="end"/>
      </w:r>
      <w:r w:rsidR="00F47A7A">
        <w:t>.</w:t>
      </w:r>
      <w:r w:rsidR="00403998">
        <w:t xml:space="preserve"> </w:t>
      </w:r>
      <w:r w:rsidR="00557A5C">
        <w:t xml:space="preserve">Similarly, Hepatitis A virus (HAV) release involves </w:t>
      </w:r>
      <w:r w:rsidR="00EF16F2">
        <w:t>ESCRT-associated proteins</w:t>
      </w:r>
      <w:r w:rsidR="00B6115A">
        <w:t xml:space="preserve"> </w:t>
      </w:r>
      <w:r w:rsidR="00014233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4E481B">
        <w:instrText xml:space="preserve"> ADDIN EN.CITE </w:instrText>
      </w:r>
      <w:r w:rsidR="004E481B">
        <w:fldChar w:fldCharType="begin">
          <w:fldData xml:space="preserve">PEVuZE5vdGU+PENpdGU+PEF1dGhvcj5GZW5nPC9BdXRob3I+PFllYXI+MjAxMzwvWWVhcj48UmVj
TnVtPjI0PC9SZWNOdW0+PERpc3BsYXlUZXh0PigxNi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4E481B">
        <w:instrText xml:space="preserve"> ADDIN EN.CITE.DATA </w:instrText>
      </w:r>
      <w:r w:rsidR="004E481B">
        <w:fldChar w:fldCharType="end"/>
      </w:r>
      <w:r w:rsidR="00014233">
        <w:fldChar w:fldCharType="separate"/>
      </w:r>
      <w:r w:rsidR="004E481B">
        <w:rPr>
          <w:noProof/>
        </w:rPr>
        <w:t>(</w:t>
      </w:r>
      <w:hyperlink w:anchor="_ENREF_16" w:tooltip="Feng, 2013 #24" w:history="1">
        <w:r w:rsidR="00262854">
          <w:rPr>
            <w:noProof/>
          </w:rPr>
          <w:t>16</w:t>
        </w:r>
      </w:hyperlink>
      <w:r w:rsidR="004E481B">
        <w:rPr>
          <w:noProof/>
        </w:rPr>
        <w:t>)</w:t>
      </w:r>
      <w:r w:rsidR="00014233">
        <w:fldChar w:fldCharType="end"/>
      </w:r>
      <w:r w:rsidR="00557A5C">
        <w:t>.</w:t>
      </w:r>
      <w:r w:rsidR="00EF16F2">
        <w:t xml:space="preserve"> </w:t>
      </w:r>
      <w:r w:rsidR="00B6115A">
        <w:t>Furthermore, d</w:t>
      </w:r>
      <w:r w:rsidR="00EF16F2">
        <w:t xml:space="preserve">rug-induced stimulation of the autophagy pathway increased non-lytic spread of </w:t>
      </w:r>
      <w:r w:rsidR="00B6115A">
        <w:t>polio</w:t>
      </w:r>
      <w:r w:rsidR="00EF16F2">
        <w:t xml:space="preserve">virus </w:t>
      </w:r>
      <w:r w:rsidR="00B6115A">
        <w:t>and</w:t>
      </w:r>
      <w:r w:rsidR="00EF16F2">
        <w:t xml:space="preserve"> </w:t>
      </w:r>
      <w:r w:rsidR="00B6115A">
        <w:t>p</w:t>
      </w:r>
      <w:r w:rsidR="00EB594D">
        <w:t xml:space="preserve">rogeny </w:t>
      </w:r>
      <w:proofErr w:type="spellStart"/>
      <w:r w:rsidR="00EB594D">
        <w:t>virions</w:t>
      </w:r>
      <w:proofErr w:type="spellEnd"/>
      <w:r w:rsidR="00EB594D">
        <w:t xml:space="preserve"> were shown to accumulate unilaterally on the apical surface of polarized and productively infected </w:t>
      </w:r>
      <w:r w:rsidR="00873160">
        <w:t>epithe</w:t>
      </w:r>
      <w:r w:rsidR="0081449F">
        <w:t xml:space="preserve">lial cells </w:t>
      </w:r>
      <w:r w:rsidR="00B6115A">
        <w:fldChar w:fldCharType="begin">
          <w:fldData xml:space="preserve">PEVuZE5vdGU+PENpdGU+PEF1dGhvcj5CaXJkPC9BdXRob3I+PFllYXI+MjAxNDwvWWVhcj48UmVj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zMDgxLTY8L3BhZ2VzPjx2b2x1bWU+MTExPC92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aXJkPC9BdXRob3I+PFllYXI+MjAxNDwvWWVhcj48UmVj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B6115A">
        <w:fldChar w:fldCharType="separate"/>
      </w:r>
      <w:r w:rsidR="00B6115A">
        <w:rPr>
          <w:noProof/>
        </w:rPr>
        <w:t>(</w:t>
      </w:r>
      <w:hyperlink w:anchor="_ENREF_17" w:tooltip="Bird, 2014 #23" w:history="1">
        <w:r w:rsidR="00262854">
          <w:rPr>
            <w:noProof/>
          </w:rPr>
          <w:t>17</w:t>
        </w:r>
      </w:hyperlink>
      <w:r w:rsidR="00B6115A">
        <w:rPr>
          <w:noProof/>
        </w:rPr>
        <w:t xml:space="preserve">, </w:t>
      </w:r>
      <w:hyperlink w:anchor="_ENREF_18" w:tooltip="Tucker, 1993 #26" w:history="1">
        <w:r w:rsidR="00262854">
          <w:rPr>
            <w:noProof/>
          </w:rPr>
          <w:t>18</w:t>
        </w:r>
      </w:hyperlink>
      <w:r w:rsidR="00B6115A">
        <w:rPr>
          <w:noProof/>
        </w:rPr>
        <w:t>)</w:t>
      </w:r>
      <w:r w:rsidR="00B6115A">
        <w:fldChar w:fldCharType="end"/>
      </w:r>
      <w:r w:rsidR="00873160">
        <w:t>. Equally</w:t>
      </w:r>
      <w:r w:rsidR="00403998">
        <w:t>, simian</w:t>
      </w:r>
      <w:r w:rsidR="009A10E0">
        <w:t xml:space="preserve"> </w:t>
      </w:r>
      <w:proofErr w:type="spellStart"/>
      <w:r w:rsidR="009A10E0">
        <w:t>vacuolating</w:t>
      </w:r>
      <w:proofErr w:type="spellEnd"/>
      <w:r w:rsidR="00403998">
        <w:t xml:space="preserve"> </w:t>
      </w:r>
      <w:r w:rsidR="00873160">
        <w:t>virus 40 (SV40)</w:t>
      </w:r>
      <w:r w:rsidR="00E773A6">
        <w:t xml:space="preserve"> and simian rotavirus (RRV) were</w:t>
      </w:r>
      <w:r w:rsidR="00403998">
        <w:t xml:space="preserve"> </w:t>
      </w:r>
      <w:r w:rsidR="00C22BC9">
        <w:t>almost exclusively</w:t>
      </w:r>
      <w:r w:rsidR="00873160">
        <w:t xml:space="preserve"> recovered from the apical culture fluid of polarized epithelial cells</w:t>
      </w:r>
      <w:r w:rsidR="00E773A6">
        <w:t xml:space="preserve"> prior to cell lysis</w:t>
      </w:r>
      <w:r w:rsidR="00873160">
        <w:t>.</w:t>
      </w:r>
      <w:r w:rsidR="00F51E49">
        <w:t xml:space="preserve"> </w:t>
      </w:r>
      <w:r w:rsidR="009C06B0">
        <w:t>Electron microscopy studies and sp</w:t>
      </w:r>
      <w:r w:rsidR="009C06B0">
        <w:t>e</w:t>
      </w:r>
      <w:r w:rsidR="009C06B0">
        <w:t xml:space="preserve">cific inhibition of vesicular transport pathways indicate a vesicle-associated release of progeny </w:t>
      </w:r>
      <w:proofErr w:type="spellStart"/>
      <w:r w:rsidR="009C06B0">
        <w:t>virions</w:t>
      </w:r>
      <w:proofErr w:type="spellEnd"/>
      <w:r w:rsidR="00F47A7A">
        <w:t xml:space="preserve"> </w:t>
      </w:r>
      <w:r w:rsidR="00B070D8">
        <w:fldChar w:fldCharType="begin">
          <w:fldData xml:space="preserve">PEVuZE5vdGU+PENpdGU+PEF1dGhvcj5DbGF5c29uPC9BdXRob3I+PFllYXI+MTk4OTwvWWVhcj48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MjI3OC04ODwvcGFnZXM+PHZvbHVtZT42Mzwvdm9s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4MjY4LTgyNzg8L3BhZ2VzPjx2b2x1bWU+NzE8L3ZvbHVtZT48bnVtYmVyPjExPC9u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bGF5c29uPC9BdXRob3I+PFllYXI+MTk4OTwvWWVhcj48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4MjY4LTgyNzg8L3BhZ2VzPjx2b2x1bWU+NzE8L3ZvbHVtZT48bnVtYmVyPjExPC9u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B070D8">
        <w:fldChar w:fldCharType="separate"/>
      </w:r>
      <w:r w:rsidR="00B6115A">
        <w:rPr>
          <w:noProof/>
        </w:rPr>
        <w:t>(</w:t>
      </w:r>
      <w:hyperlink w:anchor="_ENREF_19" w:tooltip="Clayson, 1989 #6" w:history="1">
        <w:r w:rsidR="00262854">
          <w:rPr>
            <w:noProof/>
          </w:rPr>
          <w:t>19</w:t>
        </w:r>
      </w:hyperlink>
      <w:r w:rsidR="00B6115A">
        <w:rPr>
          <w:noProof/>
        </w:rPr>
        <w:t xml:space="preserve">, </w:t>
      </w:r>
      <w:hyperlink w:anchor="_ENREF_20" w:tooltip="Jourdan, 1997 #27" w:history="1">
        <w:r w:rsidR="00262854">
          <w:rPr>
            <w:noProof/>
          </w:rPr>
          <w:t>20</w:t>
        </w:r>
      </w:hyperlink>
      <w:r w:rsidR="00B6115A">
        <w:rPr>
          <w:noProof/>
        </w:rPr>
        <w:t>)</w:t>
      </w:r>
      <w:r w:rsidR="00B070D8">
        <w:fldChar w:fldCharType="end"/>
      </w:r>
      <w:r w:rsidR="009C06B0">
        <w:t xml:space="preserve">. </w:t>
      </w:r>
      <w:r w:rsidR="00C22BC9">
        <w:t xml:space="preserve">  </w:t>
      </w:r>
      <w:r w:rsidR="00056DD9">
        <w:t xml:space="preserve">  </w:t>
      </w:r>
      <w:r w:rsidR="00F72FF3">
        <w:t xml:space="preserve"> </w:t>
      </w:r>
      <w:r w:rsidR="009E295A">
        <w:t xml:space="preserve"> </w:t>
      </w:r>
    </w:p>
    <w:p w:rsidR="0067326E" w:rsidRDefault="00EB61AB" w:rsidP="008A209E">
      <w:pPr>
        <w:spacing w:line="480" w:lineRule="auto"/>
        <w:ind w:firstLine="720"/>
        <w:jc w:val="both"/>
      </w:pPr>
      <w:r>
        <w:t xml:space="preserve">Recent </w:t>
      </w:r>
      <w:r w:rsidR="006C5831">
        <w:t>studies</w:t>
      </w:r>
      <w:r>
        <w:t xml:space="preserve"> show increasing evidence for </w:t>
      </w:r>
      <w:r w:rsidR="0067326E">
        <w:t xml:space="preserve">an </w:t>
      </w:r>
      <w:r>
        <w:t xml:space="preserve">active egress of parvoviruses (PV), a group of small, non-enveloped viruses. </w:t>
      </w:r>
      <w:r w:rsidR="00B6115A">
        <w:t>Autonomous rodent</w:t>
      </w:r>
      <w:r w:rsidR="00536E7F">
        <w:t xml:space="preserve"> PVs</w:t>
      </w:r>
      <w:r w:rsidR="00B6115A">
        <w:t>, including minute virus of mice (MVM),</w:t>
      </w:r>
      <w:r w:rsidR="00536E7F">
        <w:t xml:space="preserve"> di</w:t>
      </w:r>
      <w:r w:rsidR="00536E7F">
        <w:t>s</w:t>
      </w:r>
      <w:r w:rsidR="00536E7F">
        <w:t xml:space="preserve">play a T=1 icosahedral capsid </w:t>
      </w:r>
      <w:r w:rsidR="00934E55">
        <w:t>containing</w:t>
      </w:r>
      <w:r w:rsidR="00536E7F">
        <w:t xml:space="preserve"> a single-stranded DNA genome of about 5 kb</w:t>
      </w:r>
      <w:r w:rsidR="004A3B6D">
        <w:t xml:space="preserve"> </w:t>
      </w:r>
      <w:r w:rsidR="004A3B6D">
        <w:fldChar w:fldCharType="begin"/>
      </w:r>
      <w:r w:rsidR="004E481B">
        <w:instrText xml:space="preserve"> ADDIN EN.CITE &lt;EndNote&gt;&lt;Cite&gt;&lt;Author&gt;Cotmore&lt;/Author&gt;&lt;Year&gt;1987&lt;/Year&gt;&lt;RecNum&gt;18&lt;/RecNum&gt;&lt;DisplayText&gt;(10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>
        <w:fldChar w:fldCharType="separate"/>
      </w:r>
      <w:r w:rsidR="004E481B">
        <w:rPr>
          <w:noProof/>
        </w:rPr>
        <w:t>(</w:t>
      </w:r>
      <w:hyperlink w:anchor="_ENREF_10" w:tooltip="Cotmore, 1987 #18" w:history="1">
        <w:r w:rsidR="00262854">
          <w:rPr>
            <w:noProof/>
          </w:rPr>
          <w:t>10</w:t>
        </w:r>
      </w:hyperlink>
      <w:r w:rsidR="004E481B">
        <w:rPr>
          <w:noProof/>
        </w:rPr>
        <w:t>)</w:t>
      </w:r>
      <w:r w:rsidR="004A3B6D">
        <w:fldChar w:fldCharType="end"/>
      </w:r>
      <w:r w:rsidR="00536E7F">
        <w:t xml:space="preserve">. </w:t>
      </w:r>
      <w:r w:rsidR="0067326E">
        <w:t>The co</w:t>
      </w:r>
      <w:r w:rsidR="0067326E">
        <w:t>m</w:t>
      </w:r>
      <w:r w:rsidR="0067326E">
        <w:t>pact coding sequence contains two large overlapping open reading frames (ORFs) under the control of</w:t>
      </w:r>
      <w:r w:rsidR="002035FD">
        <w:t xml:space="preserve"> an early and a late promoter, termed P4 and P38, respectively.</w:t>
      </w:r>
      <w:r w:rsidR="0067326E">
        <w:t xml:space="preserve"> P4 controls the expression of the viral non-structural proteins NS1 and NS2, while P38 drives the expression of the viral capsid proteins VP1 and VP2, as well as the non-structural protein SAT</w:t>
      </w:r>
      <w:r w:rsidR="004A3B6D">
        <w:t xml:space="preserve"> </w:t>
      </w:r>
      <w:r w:rsidR="004A3B6D">
        <w:fldChar w:fldCharType="begin"/>
      </w:r>
      <w:r w:rsidR="00B6115A">
        <w:instrText xml:space="preserve"> ADDIN EN.CITE &lt;EndNote&gt;&lt;Cite&gt;&lt;Author&gt;Pintel&lt;/Author&gt;&lt;Year&gt;1983&lt;/Year&gt;&lt;RecNum&gt;29&lt;/RecNum&gt;&lt;DisplayText&gt;(21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>
        <w:fldChar w:fldCharType="separate"/>
      </w:r>
      <w:r w:rsidR="00B6115A">
        <w:rPr>
          <w:noProof/>
        </w:rPr>
        <w:t>(</w:t>
      </w:r>
      <w:hyperlink w:anchor="_ENREF_21" w:tooltip="Pintel, 1983 #29" w:history="1">
        <w:r w:rsidR="00262854">
          <w:rPr>
            <w:noProof/>
          </w:rPr>
          <w:t>21</w:t>
        </w:r>
      </w:hyperlink>
      <w:r w:rsidR="00B6115A">
        <w:rPr>
          <w:noProof/>
        </w:rPr>
        <w:t>)</w:t>
      </w:r>
      <w:r w:rsidR="004A3B6D">
        <w:fldChar w:fldCharType="end"/>
      </w:r>
      <w:r w:rsidR="0067326E">
        <w:t xml:space="preserve">. Productive PV infection </w:t>
      </w:r>
      <w:r w:rsidR="002035FD">
        <w:t>causes</w:t>
      </w:r>
      <w:r w:rsidR="0067326E">
        <w:t xml:space="preserve"> dramatic </w:t>
      </w:r>
      <w:r w:rsidR="0067326E">
        <w:lastRenderedPageBreak/>
        <w:t>morphological and physiological changes of their host cells</w:t>
      </w:r>
      <w:r w:rsidR="00B21BA0">
        <w:t xml:space="preserve">, </w:t>
      </w:r>
      <w:r w:rsidR="0067326E">
        <w:t>culminating in cell death and lysis</w:t>
      </w:r>
      <w:r w:rsidR="00B21BA0">
        <w:t xml:space="preserve"> </w:t>
      </w:r>
      <w:r w:rsidR="00B21BA0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YWlsbGV0LUZhdXF1ZXQ8L0F1dGhvcj48WWVhcj4xOTkw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B21BA0">
        <w:fldChar w:fldCharType="separate"/>
      </w:r>
      <w:r w:rsidR="00B6115A">
        <w:rPr>
          <w:noProof/>
        </w:rPr>
        <w:t>(</w:t>
      </w:r>
      <w:hyperlink w:anchor="_ENREF_22" w:tooltip="Caillet-Fauquet, 1990 #45" w:history="1">
        <w:r w:rsidR="00262854">
          <w:rPr>
            <w:noProof/>
          </w:rPr>
          <w:t>22</w:t>
        </w:r>
      </w:hyperlink>
      <w:r w:rsidR="00B6115A">
        <w:rPr>
          <w:noProof/>
        </w:rPr>
        <w:t xml:space="preserve">, </w:t>
      </w:r>
      <w:hyperlink w:anchor="_ENREF_23" w:tooltip="Herrero, 2004 #46" w:history="1">
        <w:r w:rsidR="00262854">
          <w:rPr>
            <w:noProof/>
          </w:rPr>
          <w:t>23</w:t>
        </w:r>
      </w:hyperlink>
      <w:r w:rsidR="00B6115A">
        <w:rPr>
          <w:noProof/>
        </w:rPr>
        <w:t>)</w:t>
      </w:r>
      <w:r w:rsidR="00B21BA0">
        <w:fldChar w:fldCharType="end"/>
      </w:r>
      <w:r w:rsidR="0067326E">
        <w:t>. PV cytotoxicity is mainly associated with the large non-structural protein NS1, an 83-kDa mult</w:t>
      </w:r>
      <w:r w:rsidR="0067326E">
        <w:t>i</w:t>
      </w:r>
      <w:r w:rsidR="0067326E">
        <w:t>functional protein</w:t>
      </w:r>
      <w:r w:rsidR="00B21BA0">
        <w:t xml:space="preserve"> </w:t>
      </w:r>
      <w:r w:rsidR="00B21BA0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Db3JiYXU8L0F1dGhvcj48WWVhcj4yMDAwPC9ZZWFyPjxS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</w:fldData>
        </w:fldChar>
      </w:r>
      <w:r w:rsidR="00B6115A">
        <w:instrText xml:space="preserve"> ADDIN EN.CITE.DATA </w:instrText>
      </w:r>
      <w:r w:rsidR="00B6115A">
        <w:fldChar w:fldCharType="end"/>
      </w:r>
      <w:r w:rsidR="00B21BA0">
        <w:fldChar w:fldCharType="separate"/>
      </w:r>
      <w:r w:rsidR="00B6115A">
        <w:rPr>
          <w:noProof/>
        </w:rPr>
        <w:t>(</w:t>
      </w:r>
      <w:hyperlink w:anchor="_ENREF_24" w:tooltip="Corbau, 2000 #44" w:history="1">
        <w:r w:rsidR="00262854">
          <w:rPr>
            <w:noProof/>
          </w:rPr>
          <w:t>24</w:t>
        </w:r>
      </w:hyperlink>
      <w:r w:rsidR="00B6115A">
        <w:rPr>
          <w:noProof/>
        </w:rPr>
        <w:t>)</w:t>
      </w:r>
      <w:r w:rsidR="00B21BA0">
        <w:fldChar w:fldCharType="end"/>
      </w:r>
      <w:r w:rsidR="00B21BA0">
        <w:t>.</w:t>
      </w:r>
      <w:r w:rsidR="0067326E">
        <w:t xml:space="preserve">  </w:t>
      </w:r>
    </w:p>
    <w:p w:rsidR="002828BD" w:rsidRDefault="00371ED6" w:rsidP="002828BD">
      <w:pPr>
        <w:spacing w:line="480" w:lineRule="auto"/>
        <w:ind w:firstLine="720"/>
        <w:jc w:val="both"/>
      </w:pPr>
      <w:r>
        <w:t>Besides having the possibility to passively egress the host cell by NS1-induced cellular lysis, the latest data suggest an active, p</w:t>
      </w:r>
      <w:r w:rsidR="00EC515A">
        <w:t>re-lytic egress for MVM</w:t>
      </w:r>
      <w:r w:rsidR="00037058">
        <w:t xml:space="preserve"> </w:t>
      </w:r>
      <w:r w:rsidR="00037058">
        <w:fldChar w:fldCharType="begin">
          <w:fldData xml:space="preserve">PEVuZE5vdGU+PENpdGU+PEF1dGhvcj5CYXI8L0F1dGhvcj48WWVhcj4yMDEzPC9ZZWFyPjxSZWNO
dW0+MzM8L1JlY051bT48RGlzcGxheVRleHQ+KDI1LTI3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YXI8L0F1dGhvcj48WWVhcj4yMDEzPC9ZZWFyPjxSZWNO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037058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-27</w:t>
        </w:r>
      </w:hyperlink>
      <w:r w:rsidR="00B6115A">
        <w:rPr>
          <w:noProof/>
        </w:rPr>
        <w:t>)</w:t>
      </w:r>
      <w:r w:rsidR="00037058">
        <w:fldChar w:fldCharType="end"/>
      </w:r>
      <w:r w:rsidR="00EC515A">
        <w:t xml:space="preserve">. </w:t>
      </w:r>
      <w:r w:rsidR="009B5DE1">
        <w:t xml:space="preserve">In order to actively egress the host cell, progeny particles </w:t>
      </w:r>
      <w:r w:rsidR="00EC515A">
        <w:t xml:space="preserve">of </w:t>
      </w:r>
      <w:proofErr w:type="spellStart"/>
      <w:r w:rsidR="00EC515A">
        <w:t>karyophilic</w:t>
      </w:r>
      <w:proofErr w:type="spellEnd"/>
      <w:r w:rsidR="00EC515A">
        <w:t xml:space="preserve"> viruses need to cross considerable cellular barriers</w:t>
      </w:r>
      <w:r w:rsidR="00F47A7A">
        <w:t xml:space="preserve">, such as </w:t>
      </w:r>
      <w:r w:rsidR="00126931">
        <w:t xml:space="preserve">the nuclear envelope </w:t>
      </w:r>
      <w:r w:rsidR="00F47A7A">
        <w:t>and</w:t>
      </w:r>
      <w:r w:rsidR="00126931" w:rsidRPr="00126931">
        <w:t xml:space="preserve"> </w:t>
      </w:r>
      <w:r w:rsidR="00126931">
        <w:t>the plasma membrane</w:t>
      </w:r>
      <w:r w:rsidR="00F47A7A">
        <w:t>.</w:t>
      </w:r>
      <w:r w:rsidR="00EC515A">
        <w:t xml:space="preserve"> Although the mechanism for nuclear export and subsequent release of MVM </w:t>
      </w:r>
      <w:proofErr w:type="spellStart"/>
      <w:r w:rsidR="00EC515A">
        <w:t>virions</w:t>
      </w:r>
      <w:proofErr w:type="spellEnd"/>
      <w:r w:rsidR="00EC515A">
        <w:t xml:space="preserve"> remains elusive, several important </w:t>
      </w:r>
      <w:r w:rsidR="004E55D7">
        <w:t xml:space="preserve">viral and cellular </w:t>
      </w:r>
      <w:r w:rsidR="00100F6C">
        <w:t>effectors</w:t>
      </w:r>
      <w:r w:rsidR="00EC515A">
        <w:t xml:space="preserve"> involved in</w:t>
      </w:r>
      <w:r w:rsidR="00126931">
        <w:t xml:space="preserve"> PV egress have been identified</w:t>
      </w:r>
      <w:r w:rsidR="00EC515A">
        <w:t xml:space="preserve">. </w:t>
      </w:r>
      <w:r w:rsidR="00126931">
        <w:t>MVM is exported from the</w:t>
      </w:r>
      <w:r w:rsidR="00291134">
        <w:t xml:space="preserve"> nucleus by a Crm1 dependent mechanism. </w:t>
      </w:r>
      <w:r w:rsidR="00D40F31">
        <w:t xml:space="preserve">Stable interaction of </w:t>
      </w:r>
      <w:r w:rsidR="00291134">
        <w:t xml:space="preserve">NS2 </w:t>
      </w:r>
      <w:r w:rsidR="00D40F31">
        <w:t xml:space="preserve">with Crm1 </w:t>
      </w:r>
      <w:r w:rsidR="00291134">
        <w:t xml:space="preserve">was successfully demonstrated </w:t>
      </w:r>
      <w:r w:rsidR="00291134">
        <w:fldChar w:fldCharType="begin">
          <w:fldData xml:space="preserve">PEVuZE5vdGU+PENpdGU+PEF1dGhvcj5Cb2RlbmRvcmY8L0F1dGhvcj48WWVhcj4xOTk5PC9ZZWFy
PjxSZWNOdW0+MzE8L1JlY051bT48RGlzcGxheVRleHQ+KDI4LCAyOS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Cb2RlbmRvcmY8L0F1dGhvcj48WWVhcj4xOTk5PC9ZZWFy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3NzY5LTc5PC9wYWdlcz48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</w:fldData>
        </w:fldChar>
      </w:r>
      <w:r w:rsidR="00B6115A">
        <w:instrText xml:space="preserve"> ADDIN EN.CITE.DATA </w:instrText>
      </w:r>
      <w:r w:rsidR="00B6115A">
        <w:fldChar w:fldCharType="end"/>
      </w:r>
      <w:r w:rsidR="00291134">
        <w:fldChar w:fldCharType="separate"/>
      </w:r>
      <w:r w:rsidR="00B6115A">
        <w:rPr>
          <w:noProof/>
        </w:rPr>
        <w:t>(</w:t>
      </w:r>
      <w:hyperlink w:anchor="_ENREF_28" w:tooltip="Bodendorf, 1999 #31" w:history="1">
        <w:r w:rsidR="00262854">
          <w:rPr>
            <w:noProof/>
          </w:rPr>
          <w:t>28</w:t>
        </w:r>
      </w:hyperlink>
      <w:r w:rsidR="00B6115A">
        <w:rPr>
          <w:noProof/>
        </w:rPr>
        <w:t xml:space="preserve">, </w:t>
      </w:r>
      <w:hyperlink w:anchor="_ENREF_29" w:tooltip="Ohshima, 1999 #32" w:history="1">
        <w:r w:rsidR="00262854">
          <w:rPr>
            <w:noProof/>
          </w:rPr>
          <w:t>29</w:t>
        </w:r>
      </w:hyperlink>
      <w:r w:rsidR="00B6115A">
        <w:rPr>
          <w:noProof/>
        </w:rPr>
        <w:t>)</w:t>
      </w:r>
      <w:r w:rsidR="00291134">
        <w:fldChar w:fldCharType="end"/>
      </w:r>
      <w:r w:rsidR="00291134">
        <w:t xml:space="preserve">. </w:t>
      </w:r>
      <w:r w:rsidR="001063CC">
        <w:t>Classical nuclear export signals (NES) exhibit low affinity for Crm1 to prevent from the formation of the Crm1/cargo complex in the cy</w:t>
      </w:r>
      <w:r w:rsidR="0055678E">
        <w:t xml:space="preserve">toplasm where </w:t>
      </w:r>
      <w:proofErr w:type="spellStart"/>
      <w:r w:rsidR="0055678E">
        <w:t>RanGTP</w:t>
      </w:r>
      <w:proofErr w:type="spellEnd"/>
      <w:r w:rsidR="0055678E">
        <w:t xml:space="preserve"> is absent </w:t>
      </w:r>
      <w:r w:rsidR="0055678E">
        <w:fldChar w:fldCharType="begin"/>
      </w:r>
      <w:r w:rsidR="00B6115A">
        <w:instrText xml:space="preserve"> ADDIN EN.CITE &lt;EndNote&gt;&lt;Cite&gt;&lt;Author&gt;Nachury&lt;/Author&gt;&lt;Year&gt;1999&lt;/Year&gt;&lt;RecNum&gt;36&lt;/RecNum&gt;&lt;DisplayText&gt;(30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>
        <w:fldChar w:fldCharType="separate"/>
      </w:r>
      <w:r w:rsidR="00B6115A">
        <w:rPr>
          <w:noProof/>
        </w:rPr>
        <w:t>(</w:t>
      </w:r>
      <w:hyperlink w:anchor="_ENREF_30" w:tooltip="Nachury, 1999 #36" w:history="1">
        <w:r w:rsidR="00262854">
          <w:rPr>
            <w:noProof/>
          </w:rPr>
          <w:t>30</w:t>
        </w:r>
      </w:hyperlink>
      <w:r w:rsidR="00B6115A">
        <w:rPr>
          <w:noProof/>
        </w:rPr>
        <w:t>)</w:t>
      </w:r>
      <w:r w:rsidR="0055678E">
        <w:fldChar w:fldCharType="end"/>
      </w:r>
      <w:r w:rsidR="001063CC">
        <w:t xml:space="preserve">. Surprisingly, the NES of NS2 belongs to the </w:t>
      </w:r>
      <w:proofErr w:type="spellStart"/>
      <w:r w:rsidR="001063CC">
        <w:t>supraphysiological</w:t>
      </w:r>
      <w:proofErr w:type="spellEnd"/>
      <w:r w:rsidR="001063CC">
        <w:t xml:space="preserve"> NES which tightly bind to Crm1 regardless</w:t>
      </w:r>
      <w:r w:rsidR="000B0CD6">
        <w:t xml:space="preserve"> of</w:t>
      </w:r>
      <w:r w:rsidR="001063CC">
        <w:t xml:space="preserve"> the presence of </w:t>
      </w:r>
      <w:proofErr w:type="spellStart"/>
      <w:r w:rsidR="001063CC">
        <w:t>RanGTP</w:t>
      </w:r>
      <w:proofErr w:type="spellEnd"/>
      <w:r w:rsidR="001063CC">
        <w:t>.</w:t>
      </w:r>
      <w:r w:rsidR="000B0CD6">
        <w:t xml:space="preserve"> Therefore, NS2 competitively inhibits Crm1 function by sequestering endogenous nuclear export receptors</w:t>
      </w:r>
      <w:r w:rsidR="0055678E">
        <w:t xml:space="preserve"> </w:t>
      </w:r>
      <w:r w:rsidR="0055678E">
        <w:fldChar w:fldCharType="begin">
          <w:fldData xml:space="preserve">PEVuZE5vdGU+PENpdGU+PEF1dGhvcj5FbmdlbHNtYTwvQXV0aG9yPjxZZWFyPjIwMDg8L1llYXI+
PFJlY051bT4zNzwvUmVjTnVtPjxEaXNwbGF5VGV4dD4oMzE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B6115A">
        <w:instrText xml:space="preserve"> ADDIN EN.CITE </w:instrText>
      </w:r>
      <w:r w:rsidR="00B6115A">
        <w:fldChar w:fldCharType="begin">
          <w:fldData xml:space="preserve">PEVuZE5vdGU+PENpdGU+PEF1dGhvcj5FbmdlbHNtYTwvQXV0aG9yPjxZZWFyPjIwMDg8L1llYXI+
PFJlY051bT4zNzwvUmVjTnVtPjxEaXNwbGF5VGV4dD4oMzE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B6115A">
        <w:instrText xml:space="preserve"> ADDIN EN.CITE.DATA </w:instrText>
      </w:r>
      <w:r w:rsidR="00B6115A">
        <w:fldChar w:fldCharType="end"/>
      </w:r>
      <w:r w:rsidR="0055678E">
        <w:fldChar w:fldCharType="separate"/>
      </w:r>
      <w:r w:rsidR="00B6115A">
        <w:rPr>
          <w:noProof/>
        </w:rPr>
        <w:t>(</w:t>
      </w:r>
      <w:hyperlink w:anchor="_ENREF_31" w:tooltip="Engelsma, 2008 #37" w:history="1">
        <w:r w:rsidR="00262854">
          <w:rPr>
            <w:noProof/>
          </w:rPr>
          <w:t>31</w:t>
        </w:r>
      </w:hyperlink>
      <w:r w:rsidR="00B6115A">
        <w:rPr>
          <w:noProof/>
        </w:rPr>
        <w:t>)</w:t>
      </w:r>
      <w:r w:rsidR="0055678E">
        <w:fldChar w:fldCharType="end"/>
      </w:r>
      <w:r w:rsidR="000B0CD6">
        <w:t xml:space="preserve">. </w:t>
      </w:r>
      <w:r w:rsidR="0075777F">
        <w:t xml:space="preserve">MVM mutant genomic clones generating NS2 proteins </w:t>
      </w:r>
      <w:r w:rsidR="00D40F31">
        <w:t xml:space="preserve">harbouring </w:t>
      </w:r>
      <w:r w:rsidR="00934E55">
        <w:t>either reg</w:t>
      </w:r>
      <w:r w:rsidR="00934E55">
        <w:t>u</w:t>
      </w:r>
      <w:r w:rsidR="00934E55">
        <w:t>lar NES,</w:t>
      </w:r>
      <w:r w:rsidR="0075777F">
        <w:t xml:space="preserve"> or substitutions which abrogated Crm1 interaction </w:t>
      </w:r>
      <w:r w:rsidR="00C90702">
        <w:t>were</w:t>
      </w:r>
      <w:r w:rsidR="0075777F">
        <w:t xml:space="preserve"> shown to be compromised in viral nuclear export and productive in</w:t>
      </w:r>
      <w:r w:rsidR="00C90702">
        <w:t>fection</w:t>
      </w:r>
      <w:r w:rsidR="004E481B">
        <w:t xml:space="preserve">. </w:t>
      </w:r>
      <w:r w:rsidR="00FC0352">
        <w:t>As expected, NS2-Crm1</w:t>
      </w:r>
      <w:r w:rsidR="00FC0352" w:rsidRPr="00FC0352">
        <w:rPr>
          <w:vertAlign w:val="superscript"/>
        </w:rPr>
        <w:t>-</w:t>
      </w:r>
      <w:r w:rsidR="00FC0352">
        <w:t xml:space="preserve"> mutants showed</w:t>
      </w:r>
      <w:r w:rsidR="009F0508">
        <w:t xml:space="preserve"> nuclear accumul</w:t>
      </w:r>
      <w:r w:rsidR="009F0508">
        <w:t>a</w:t>
      </w:r>
      <w:r w:rsidR="009F0508">
        <w:t>tion of</w:t>
      </w:r>
      <w:r w:rsidR="00FC0352">
        <w:t xml:space="preserve"> export deficient NS2 </w:t>
      </w:r>
      <w:r w:rsidR="009F0508">
        <w:t>in tr</w:t>
      </w:r>
      <w:r w:rsidR="00FC0352">
        <w:t xml:space="preserve">ansfected cells. Surprisingly, the </w:t>
      </w:r>
      <w:r w:rsidR="009F0508">
        <w:t xml:space="preserve">nuclear </w:t>
      </w:r>
      <w:r w:rsidR="00FC0352">
        <w:t xml:space="preserve">retention of mutant NS2 proteins came along with a substantial accumulation of progeny </w:t>
      </w:r>
      <w:proofErr w:type="spellStart"/>
      <w:r w:rsidR="00FC0352">
        <w:t>virions</w:t>
      </w:r>
      <w:proofErr w:type="spellEnd"/>
      <w:r w:rsidR="00FC0352">
        <w:t xml:space="preserve"> in the nucleus</w:t>
      </w:r>
      <w:r w:rsidR="009F0508">
        <w:t xml:space="preserve"> of infected cells, suggesting a NS2-dependent export of progeny </w:t>
      </w:r>
      <w:proofErr w:type="spellStart"/>
      <w:r w:rsidR="009F0508">
        <w:t>virions</w:t>
      </w:r>
      <w:proofErr w:type="spellEnd"/>
      <w:r w:rsidR="00FC0352">
        <w:t>.</w:t>
      </w:r>
      <w:r w:rsidR="00E77A4A">
        <w:t xml:space="preserve"> However, approaches to demonstrate a direct interaction between NS2 and the viral capsid and/or individual structural proteins </w:t>
      </w:r>
      <w:r w:rsidR="00E77A4A" w:rsidRPr="00E77A4A">
        <w:rPr>
          <w:i/>
        </w:rPr>
        <w:t>in vitro</w:t>
      </w:r>
      <w:r w:rsidR="00E77A4A">
        <w:t xml:space="preserve"> </w:t>
      </w:r>
      <w:r w:rsidR="00C00BEE">
        <w:t>have not yet been</w:t>
      </w:r>
      <w:r w:rsidR="00E77A4A">
        <w:t xml:space="preserve"> successful. </w:t>
      </w:r>
      <w:r w:rsidR="009F0508">
        <w:t xml:space="preserve"> </w:t>
      </w:r>
    </w:p>
    <w:p w:rsidR="00A518EA" w:rsidRDefault="002828BD" w:rsidP="0022605C">
      <w:pPr>
        <w:spacing w:line="480" w:lineRule="auto"/>
        <w:ind w:firstLine="720"/>
        <w:jc w:val="both"/>
      </w:pPr>
      <w:r>
        <w:t>Productive MVM infection</w:t>
      </w:r>
      <w:r w:rsidR="0022605C">
        <w:t>s in either</w:t>
      </w:r>
      <w:r>
        <w:t xml:space="preserve"> </w:t>
      </w:r>
      <w:r w:rsidR="0022605C">
        <w:t>permissive</w:t>
      </w:r>
      <w:r>
        <w:t xml:space="preserve"> human cells or restrictive murine cells </w:t>
      </w:r>
      <w:r w:rsidR="0022605C">
        <w:t>di</w:t>
      </w:r>
      <w:r w:rsidR="0022605C">
        <w:t>s</w:t>
      </w:r>
      <w:r w:rsidR="0022605C">
        <w:t xml:space="preserve">closed a </w:t>
      </w:r>
      <w:r w:rsidR="00682D19">
        <w:t>cell</w:t>
      </w:r>
      <w:r>
        <w:t xml:space="preserve"> specific use of alterna</w:t>
      </w:r>
      <w:r w:rsidR="0022605C">
        <w:t>tive</w:t>
      </w:r>
      <w:r>
        <w:t xml:space="preserve"> strategies</w:t>
      </w:r>
      <w:r w:rsidR="0022605C">
        <w:t xml:space="preserve"> for nuclear export</w:t>
      </w:r>
      <w:r>
        <w:t>.</w:t>
      </w:r>
      <w:r w:rsidR="0022605C">
        <w:t xml:space="preserve"> </w:t>
      </w:r>
      <w:r w:rsidR="007234A7">
        <w:t xml:space="preserve">It </w:t>
      </w:r>
      <w:r w:rsidR="00F202C8">
        <w:t>became apparent</w:t>
      </w:r>
      <w:r w:rsidR="007234A7">
        <w:t xml:space="preserve"> when diffe</w:t>
      </w:r>
      <w:r w:rsidR="007234A7">
        <w:t>r</w:t>
      </w:r>
      <w:r w:rsidR="007234A7">
        <w:t>ent cell types were treated with</w:t>
      </w:r>
      <w:r w:rsidR="007234A7" w:rsidRPr="007234A7">
        <w:t xml:space="preserve"> </w:t>
      </w:r>
      <w:r w:rsidR="007234A7">
        <w:t xml:space="preserve">the antifungal antibiotic </w:t>
      </w:r>
      <w:proofErr w:type="spellStart"/>
      <w:r w:rsidR="007234A7">
        <w:t>leptomycin</w:t>
      </w:r>
      <w:proofErr w:type="spellEnd"/>
      <w:r w:rsidR="007234A7">
        <w:t xml:space="preserve"> B (LMB), a drug which inhibits Crm1-dependent nuclear export </w:t>
      </w:r>
      <w:r w:rsidR="007234A7">
        <w:fldChar w:fldCharType="begin">
          <w:fldData xml:space="preserve">PEVuZE5vdGU+PENpdGU+PEF1dGhvcj5LdWRvPC9BdXRob3I+PFllYXI+MTk5ODwvWWVhcj48UmVj
TnVtPjQwPC9SZWNOdW0+PERpc3BsYXlUZXh0PigzM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LdWRvPC9BdXRob3I+PFllYXI+MTk5ODwvWWVhcj48UmVj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==
</w:fldData>
        </w:fldChar>
      </w:r>
      <w:r w:rsidR="00262854">
        <w:instrText xml:space="preserve"> ADDIN EN.CITE.DATA </w:instrText>
      </w:r>
      <w:r w:rsidR="00262854">
        <w:fldChar w:fldCharType="end"/>
      </w:r>
      <w:r w:rsidR="007234A7">
        <w:fldChar w:fldCharType="separate"/>
      </w:r>
      <w:r w:rsidR="00262854">
        <w:rPr>
          <w:noProof/>
        </w:rPr>
        <w:t>(</w:t>
      </w:r>
      <w:hyperlink w:anchor="_ENREF_32" w:tooltip="Kudo, 1998 #40" w:history="1">
        <w:r w:rsidR="00262854">
          <w:rPr>
            <w:noProof/>
          </w:rPr>
          <w:t>32</w:t>
        </w:r>
      </w:hyperlink>
      <w:r w:rsidR="00262854">
        <w:rPr>
          <w:noProof/>
        </w:rPr>
        <w:t>)</w:t>
      </w:r>
      <w:r w:rsidR="007234A7">
        <w:fldChar w:fldCharType="end"/>
      </w:r>
      <w:r w:rsidR="007234A7">
        <w:t>. LMB t</w:t>
      </w:r>
      <w:r w:rsidR="00934E55">
        <w:t>reatment</w:t>
      </w:r>
      <w:r w:rsidR="001B21F7">
        <w:t xml:space="preserve"> of susceptible </w:t>
      </w:r>
      <w:r w:rsidR="001E0DEF">
        <w:t xml:space="preserve">murine </w:t>
      </w:r>
      <w:r w:rsidR="001B21F7">
        <w:t>cells</w:t>
      </w:r>
      <w:r w:rsidR="001E0DEF">
        <w:t xml:space="preserve"> resulted in a signif</w:t>
      </w:r>
      <w:r w:rsidR="001E0DEF">
        <w:t>i</w:t>
      </w:r>
      <w:r w:rsidR="00C82C93">
        <w:lastRenderedPageBreak/>
        <w:t>cant</w:t>
      </w:r>
      <w:r w:rsidR="001E0DEF">
        <w:t xml:space="preserve"> inhibition</w:t>
      </w:r>
      <w:r w:rsidR="00932445">
        <w:t xml:space="preserve"> of nuclear export whereas transformed human cells </w:t>
      </w:r>
      <w:r w:rsidR="00682D19">
        <w:t>were much less affected even a</w:t>
      </w:r>
      <w:r w:rsidR="00932445">
        <w:t>t</w:t>
      </w:r>
      <w:r w:rsidR="00E74E54">
        <w:t xml:space="preserve"> high doses of LMB</w:t>
      </w:r>
      <w:r w:rsidR="00932445">
        <w:t>. This</w:t>
      </w:r>
      <w:r w:rsidR="00E74E54">
        <w:t xml:space="preserve"> indica</w:t>
      </w:r>
      <w:r w:rsidR="00932445">
        <w:t>tes</w:t>
      </w:r>
      <w:r w:rsidR="00E74E54">
        <w:t xml:space="preserve"> that Crm1 is not essentially involved in the nuclea</w:t>
      </w:r>
      <w:r w:rsidR="003C69CE">
        <w:t xml:space="preserve">r export of MVM in </w:t>
      </w:r>
      <w:r w:rsidR="00932445">
        <w:t>the latter cell line</w:t>
      </w:r>
      <w:r w:rsidR="003C69CE">
        <w:t xml:space="preserve"> </w:t>
      </w:r>
      <w:r w:rsidR="003C69CE">
        <w:fldChar w:fldCharType="begin"/>
      </w:r>
      <w:r w:rsidR="00B6115A">
        <w:instrText xml:space="preserve"> ADDIN EN.CITE &lt;EndNote&gt;&lt;Cite&gt;&lt;Author&gt;Maroto&lt;/Author&gt;&lt;Year&gt;2004&lt;/Year&gt;&lt;RecNum&gt;41&lt;/RecNum&gt;&lt;DisplayText&gt;(27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>
        <w:fldChar w:fldCharType="separate"/>
      </w:r>
      <w:r w:rsidR="00B6115A">
        <w:rPr>
          <w:noProof/>
        </w:rPr>
        <w:t>(</w:t>
      </w:r>
      <w:hyperlink w:anchor="_ENREF_27" w:tooltip="Maroto, 2004 #41" w:history="1">
        <w:r w:rsidR="00262854">
          <w:rPr>
            <w:noProof/>
          </w:rPr>
          <w:t>27</w:t>
        </w:r>
      </w:hyperlink>
      <w:r w:rsidR="00B6115A">
        <w:rPr>
          <w:noProof/>
        </w:rPr>
        <w:t>)</w:t>
      </w:r>
      <w:r w:rsidR="003C69CE">
        <w:fldChar w:fldCharType="end"/>
      </w:r>
      <w:r w:rsidR="00E74E54">
        <w:t>.</w:t>
      </w:r>
      <w:r w:rsidR="002272FC">
        <w:t xml:space="preserve"> </w:t>
      </w:r>
      <w:r w:rsidR="002272FC" w:rsidRPr="002272FC">
        <w:t>The observed differences may result from a cell-type dependent phospho</w:t>
      </w:r>
      <w:r w:rsidR="002272FC" w:rsidRPr="002272FC">
        <w:t>r</w:t>
      </w:r>
      <w:r w:rsidR="002272FC" w:rsidRPr="002272FC">
        <w:t xml:space="preserve">ylation status of MVM. Generally, MVM capsids derived from permissive human cells displayed </w:t>
      </w:r>
      <w:r w:rsidR="00682D19">
        <w:t xml:space="preserve">more </w:t>
      </w:r>
      <w:r w:rsidR="002272FC" w:rsidRPr="002272FC">
        <w:t>prominent phosphorylation compared to th</w:t>
      </w:r>
      <w:r w:rsidR="00682D19">
        <w:t>at</w:t>
      </w:r>
      <w:r w:rsidR="00A518EA">
        <w:t xml:space="preserve"> </w:t>
      </w:r>
      <w:r w:rsidR="002272FC" w:rsidRPr="002272FC">
        <w:t>of capsids isolated from restrictive murine fibroblasts</w:t>
      </w:r>
      <w:r w:rsidR="0006346B">
        <w:t xml:space="preserve"> </w:t>
      </w:r>
      <w:r w:rsidR="00132E3C">
        <w:fldChar w:fldCharType="begin"/>
      </w:r>
      <w:r w:rsidR="00262854">
        <w:instrText xml:space="preserve"> ADDIN EN.CITE &lt;EndNote&gt;&lt;Cite&gt;&lt;Author&gt;Maroto&lt;/Author&gt;&lt;Year&gt;2000&lt;/Year&gt;&lt;RecNum&gt;42&lt;/RecNum&gt;&lt;DisplayText&gt;(33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>
        <w:fldChar w:fldCharType="separate"/>
      </w:r>
      <w:r w:rsidR="00262854">
        <w:rPr>
          <w:noProof/>
        </w:rPr>
        <w:t>(</w:t>
      </w:r>
      <w:hyperlink w:anchor="_ENREF_33" w:tooltip="Maroto, 2000 #42" w:history="1">
        <w:r w:rsidR="00262854">
          <w:rPr>
            <w:noProof/>
          </w:rPr>
          <w:t>33</w:t>
        </w:r>
      </w:hyperlink>
      <w:r w:rsidR="00262854">
        <w:rPr>
          <w:noProof/>
        </w:rPr>
        <w:t>)</w:t>
      </w:r>
      <w:r w:rsidR="00132E3C">
        <w:fldChar w:fldCharType="end"/>
      </w:r>
      <w:r w:rsidR="002272FC" w:rsidRPr="002272FC">
        <w:t>. Site-directed mutagenesis</w:t>
      </w:r>
      <w:r w:rsidR="00C82C93">
        <w:t xml:space="preserve"> of the three distal serine residues at position </w:t>
      </w:r>
      <w:r w:rsidR="00C82C93" w:rsidRPr="002272FC">
        <w:t xml:space="preserve">2, </w:t>
      </w:r>
      <w:r w:rsidR="0044060F">
        <w:t>6, and 10 of the u</w:t>
      </w:r>
      <w:r w:rsidR="0044060F">
        <w:t>n</w:t>
      </w:r>
      <w:r w:rsidR="0044060F">
        <w:t>ordered N-</w:t>
      </w:r>
      <w:r w:rsidR="00C82C93" w:rsidRPr="002272FC">
        <w:t>terminus</w:t>
      </w:r>
      <w:r w:rsidR="0044060F">
        <w:t xml:space="preserve"> of VP2</w:t>
      </w:r>
      <w:r w:rsidR="00C82C93">
        <w:t xml:space="preserve"> </w:t>
      </w:r>
      <w:r w:rsidR="0044060F">
        <w:t xml:space="preserve">(N-VP2) </w:t>
      </w:r>
      <w:r w:rsidR="00682D19">
        <w:t>reveal</w:t>
      </w:r>
      <w:r w:rsidR="0006346B">
        <w:t>ed an important role of these</w:t>
      </w:r>
      <w:r w:rsidR="002272FC" w:rsidRPr="002272FC">
        <w:t xml:space="preserve"> </w:t>
      </w:r>
      <w:proofErr w:type="spellStart"/>
      <w:r w:rsidR="002272FC" w:rsidRPr="002272FC">
        <w:t>phosphorylation</w:t>
      </w:r>
      <w:r w:rsidR="0006346B">
        <w:t>s</w:t>
      </w:r>
      <w:proofErr w:type="spellEnd"/>
      <w:r w:rsidR="002272FC" w:rsidRPr="002272FC">
        <w:t xml:space="preserve"> in the Crm1</w:t>
      </w:r>
      <w:r w:rsidR="0006346B">
        <w:t>-</w:t>
      </w:r>
      <w:r w:rsidR="002272FC" w:rsidRPr="002272FC">
        <w:t>independent nuclear export of MVM in permissive human cells.</w:t>
      </w:r>
      <w:r w:rsidR="00A518EA">
        <w:t xml:space="preserve"> When the N-terminal </w:t>
      </w:r>
      <w:proofErr w:type="spellStart"/>
      <w:r w:rsidR="00A518EA">
        <w:t>pho</w:t>
      </w:r>
      <w:r w:rsidR="00A518EA">
        <w:t>s</w:t>
      </w:r>
      <w:r w:rsidR="00A518EA">
        <w:t>phoryla</w:t>
      </w:r>
      <w:r w:rsidR="00682D19">
        <w:t>tions</w:t>
      </w:r>
      <w:proofErr w:type="spellEnd"/>
      <w:r w:rsidR="00682D19">
        <w:t xml:space="preserve"> were mutat</w:t>
      </w:r>
      <w:r w:rsidR="00A518EA">
        <w:t xml:space="preserve">ed, progeny </w:t>
      </w:r>
      <w:proofErr w:type="spellStart"/>
      <w:r w:rsidR="00A518EA">
        <w:t>virions</w:t>
      </w:r>
      <w:proofErr w:type="spellEnd"/>
      <w:r w:rsidR="00A518EA">
        <w:t xml:space="preserve"> were predominantly retained in the nucleus and the corresponding mutants displayed a small plaque phenotype, indicating the importance of those </w:t>
      </w:r>
      <w:proofErr w:type="spellStart"/>
      <w:r w:rsidR="00A518EA">
        <w:t>phosphorylations</w:t>
      </w:r>
      <w:proofErr w:type="spellEnd"/>
      <w:r w:rsidR="00A518EA">
        <w:t xml:space="preserve"> in viral spread</w:t>
      </w:r>
      <w:r w:rsidR="00292BFF">
        <w:t xml:space="preserve"> </w:t>
      </w:r>
      <w:r w:rsidR="00292BFF">
        <w:fldChar w:fldCharType="begin"/>
      </w:r>
      <w:r w:rsidR="00B6115A">
        <w:instrText xml:space="preserve"> ADDIN EN.CITE &lt;EndNote&gt;&lt;Cite&gt;&lt;Author&gt;Maroto&lt;/Author&gt;&lt;Year&gt;2004&lt;/Year&gt;&lt;RecNum&gt;41&lt;/RecNum&gt;&lt;DisplayText&gt;(27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>
        <w:fldChar w:fldCharType="separate"/>
      </w:r>
      <w:r w:rsidR="00B6115A">
        <w:rPr>
          <w:noProof/>
        </w:rPr>
        <w:t>(</w:t>
      </w:r>
      <w:hyperlink w:anchor="_ENREF_27" w:tooltip="Maroto, 2004 #41" w:history="1">
        <w:r w:rsidR="00262854">
          <w:rPr>
            <w:noProof/>
          </w:rPr>
          <w:t>27</w:t>
        </w:r>
      </w:hyperlink>
      <w:r w:rsidR="00B6115A">
        <w:rPr>
          <w:noProof/>
        </w:rPr>
        <w:t>)</w:t>
      </w:r>
      <w:r w:rsidR="00292BFF">
        <w:fldChar w:fldCharType="end"/>
      </w:r>
      <w:r w:rsidR="00A518EA">
        <w:t xml:space="preserve">.  </w:t>
      </w:r>
      <w:r w:rsidR="002272FC" w:rsidRPr="002272FC">
        <w:t xml:space="preserve"> </w:t>
      </w:r>
    </w:p>
    <w:p w:rsidR="00B6196E" w:rsidRDefault="00EB3BA0" w:rsidP="00101505">
      <w:pPr>
        <w:spacing w:line="480" w:lineRule="auto"/>
        <w:ind w:firstLine="720"/>
        <w:jc w:val="both"/>
      </w:pPr>
      <w:r>
        <w:t>MVM transport from the nucleus to the cell periphery is associated with the degradation of acti</w:t>
      </w:r>
      <w:r w:rsidR="00C82C93">
        <w:t xml:space="preserve">n </w:t>
      </w:r>
      <w:proofErr w:type="spellStart"/>
      <w:r w:rsidR="00C82C93">
        <w:t>fibers</w:t>
      </w:r>
      <w:proofErr w:type="spellEnd"/>
      <w:r>
        <w:t>. These alterations to the filamentous network were attributed to a virus-induced imba</w:t>
      </w:r>
      <w:r>
        <w:t>l</w:t>
      </w:r>
      <w:r>
        <w:t>ance between the actin polymerization factor N-WASP</w:t>
      </w:r>
      <w:r w:rsidR="00A53779">
        <w:t xml:space="preserve"> (</w:t>
      </w:r>
      <w:proofErr w:type="spellStart"/>
      <w:r w:rsidR="00A53779" w:rsidRPr="00A53779">
        <w:t>Wiscott</w:t>
      </w:r>
      <w:proofErr w:type="spellEnd"/>
      <w:r w:rsidR="00A53779" w:rsidRPr="00A53779">
        <w:t>-Aldrich syndrome protein</w:t>
      </w:r>
      <w:r w:rsidR="00A53779">
        <w:t>)</w:t>
      </w:r>
      <w:r>
        <w:t xml:space="preserve"> and ge</w:t>
      </w:r>
      <w:r>
        <w:t>l</w:t>
      </w:r>
      <w:r>
        <w:t xml:space="preserve">solin, </w:t>
      </w:r>
      <w:r w:rsidR="00A53779">
        <w:t>a member of the actin-severi</w:t>
      </w:r>
      <w:r w:rsidR="00B21BA0">
        <w:t xml:space="preserve">ng protein family </w:t>
      </w:r>
      <w:r w:rsidR="00B21BA0">
        <w:fldChar w:fldCharType="begin">
          <w:fldData xml:space="preserve">PEVuZE5vdGU+PENpdGU+PEF1dGhvcj5OdWVzY2g8L0F1dGhvcj48WWVhcj4yMDA1PC9ZZWFyPjxS
ZWNOdW0+NDc8L1JlY051bT48RGlzcGxheVRleHQ+KDM0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1PC9ZZWFyPjxS
ZWNOdW0+NDc8L1JlY051bT48RGlzcGxheVRleHQ+KDM0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262854">
        <w:instrText xml:space="preserve"> ADDIN EN.CITE.DATA </w:instrText>
      </w:r>
      <w:r w:rsidR="00262854">
        <w:fldChar w:fldCharType="end"/>
      </w:r>
      <w:r w:rsidR="00B21BA0">
        <w:fldChar w:fldCharType="separate"/>
      </w:r>
      <w:r w:rsidR="00262854">
        <w:rPr>
          <w:noProof/>
        </w:rPr>
        <w:t>(</w:t>
      </w:r>
      <w:hyperlink w:anchor="_ENREF_34" w:tooltip="Nuesch, 2005 #47" w:history="1">
        <w:r w:rsidR="00262854">
          <w:rPr>
            <w:noProof/>
          </w:rPr>
          <w:t>34</w:t>
        </w:r>
      </w:hyperlink>
      <w:r w:rsidR="00262854">
        <w:rPr>
          <w:noProof/>
        </w:rPr>
        <w:t>)</w:t>
      </w:r>
      <w:r w:rsidR="00B21BA0">
        <w:fldChar w:fldCharType="end"/>
      </w:r>
      <w:r w:rsidR="00A53779">
        <w:t>.</w:t>
      </w:r>
      <w:r w:rsidR="00932445">
        <w:t xml:space="preserve"> Indeed, the MVM </w:t>
      </w:r>
      <w:proofErr w:type="spellStart"/>
      <w:r w:rsidR="00932445">
        <w:t>titer</w:t>
      </w:r>
      <w:proofErr w:type="spellEnd"/>
      <w:r w:rsidR="00932445">
        <w:t xml:space="preserve"> in the medium</w:t>
      </w:r>
      <w:r w:rsidR="00181048">
        <w:t xml:space="preserve"> fo</w:t>
      </w:r>
      <w:r w:rsidR="00181048">
        <w:t>l</w:t>
      </w:r>
      <w:r w:rsidR="00181048">
        <w:t xml:space="preserve">lowing </w:t>
      </w:r>
      <w:r w:rsidR="001A4999">
        <w:t xml:space="preserve">MVM infection </w:t>
      </w:r>
      <w:r w:rsidR="00181048">
        <w:t xml:space="preserve">drastically </w:t>
      </w:r>
      <w:r w:rsidR="001A4999">
        <w:t>declined</w:t>
      </w:r>
      <w:r w:rsidR="00181048">
        <w:t xml:space="preserve"> when gelsolin function was diminished</w:t>
      </w:r>
      <w:r w:rsidR="0066430D">
        <w:t>.</w:t>
      </w:r>
      <w:r w:rsidR="00166ACC">
        <w:t xml:space="preserve"> During MVM i</w:t>
      </w:r>
      <w:r w:rsidR="00166ACC">
        <w:t>n</w:t>
      </w:r>
      <w:r w:rsidR="00166ACC">
        <w:t>fection, gelsolin activity is regulated by the CKIIα/NS1 complex which was demonstrated to be cap</w:t>
      </w:r>
      <w:r w:rsidR="00166ACC">
        <w:t>a</w:t>
      </w:r>
      <w:r w:rsidR="00166ACC">
        <w:t>ble of phosphorylating gelsolin. Consequentially, inhibition of CKIIα correlated with prolonged persi</w:t>
      </w:r>
      <w:r w:rsidR="00166ACC">
        <w:t>s</w:t>
      </w:r>
      <w:r w:rsidR="00166ACC">
        <w:t xml:space="preserve">tence of actin </w:t>
      </w:r>
      <w:proofErr w:type="spellStart"/>
      <w:r w:rsidR="00166ACC">
        <w:t>fibers</w:t>
      </w:r>
      <w:proofErr w:type="spellEnd"/>
      <w:r w:rsidR="00166ACC">
        <w:t xml:space="preserve"> </w:t>
      </w:r>
      <w:r w:rsidR="00166ACC">
        <w:fldChar w:fldCharType="begin">
          <w:fldData xml:space="preserve">PEVuZE5vdGU+PENpdGU+PEF1dGhvcj5OdWVzY2g8L0F1dGhvcj48WWVhcj4yMDA2PC9ZZWFyPjxS
ZWNOdW0+NDk8L1JlY051bT48RGlzcGxheVRleHQ+KDI2LCAzN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2PC9ZZWFyPjxS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</w:fldData>
        </w:fldChar>
      </w:r>
      <w:r w:rsidR="00262854">
        <w:instrText xml:space="preserve"> ADDIN EN.CITE.DATA </w:instrText>
      </w:r>
      <w:r w:rsidR="00262854">
        <w:fldChar w:fldCharType="end"/>
      </w:r>
      <w:r w:rsidR="00166ACC">
        <w:fldChar w:fldCharType="separate"/>
      </w:r>
      <w:r w:rsidR="00262854">
        <w:rPr>
          <w:noProof/>
        </w:rPr>
        <w:t>(</w:t>
      </w:r>
      <w:hyperlink w:anchor="_ENREF_26" w:tooltip="Bar, 2008 #48" w:history="1">
        <w:r w:rsidR="00262854">
          <w:rPr>
            <w:noProof/>
          </w:rPr>
          <w:t>26</w:t>
        </w:r>
      </w:hyperlink>
      <w:r w:rsidR="00262854">
        <w:rPr>
          <w:noProof/>
        </w:rPr>
        <w:t xml:space="preserve">, </w:t>
      </w:r>
      <w:hyperlink w:anchor="_ENREF_35" w:tooltip="Nuesch, 2006 #49" w:history="1">
        <w:r w:rsidR="00262854">
          <w:rPr>
            <w:noProof/>
          </w:rPr>
          <w:t>35</w:t>
        </w:r>
      </w:hyperlink>
      <w:r w:rsidR="00262854">
        <w:rPr>
          <w:noProof/>
        </w:rPr>
        <w:t>)</w:t>
      </w:r>
      <w:r w:rsidR="00166ACC">
        <w:fldChar w:fldCharType="end"/>
      </w:r>
      <w:r w:rsidR="00166ACC">
        <w:t xml:space="preserve">. </w:t>
      </w:r>
      <w:r w:rsidR="0066430D">
        <w:t xml:space="preserve"> </w:t>
      </w:r>
      <w:r w:rsidR="00E0767F">
        <w:rPr>
          <w:color w:val="000000"/>
        </w:rPr>
        <w:t xml:space="preserve">A great deal of experimental data would point to </w:t>
      </w:r>
      <w:r w:rsidR="00BD62F4">
        <w:t xml:space="preserve">an active, vesicle-associated, gelsolin-dependent export of MVM. Progeny </w:t>
      </w:r>
      <w:proofErr w:type="spellStart"/>
      <w:r w:rsidR="00BD62F4">
        <w:t>virions</w:t>
      </w:r>
      <w:proofErr w:type="spellEnd"/>
      <w:r w:rsidR="00BD62F4">
        <w:t xml:space="preserve"> were shown to co-localize with </w:t>
      </w:r>
      <w:proofErr w:type="spellStart"/>
      <w:r w:rsidR="00BD62F4">
        <w:t>ex</w:t>
      </w:r>
      <w:r w:rsidR="00BD62F4">
        <w:t>o</w:t>
      </w:r>
      <w:r w:rsidR="00BD62F4">
        <w:t>cytic</w:t>
      </w:r>
      <w:proofErr w:type="spellEnd"/>
      <w:r w:rsidR="00BD62F4">
        <w:t xml:space="preserve">, endosomal, and lysosomal markers in </w:t>
      </w:r>
      <w:proofErr w:type="spellStart"/>
      <w:r w:rsidR="00BD62F4">
        <w:t>immunofluorescent</w:t>
      </w:r>
      <w:proofErr w:type="spellEnd"/>
      <w:r w:rsidR="00BD62F4">
        <w:t xml:space="preserve"> experiments</w:t>
      </w:r>
      <w:r w:rsidR="005C548A">
        <w:t xml:space="preserve"> </w:t>
      </w:r>
      <w:r w:rsidR="005C548A">
        <w:fldChar w:fldCharType="begin">
          <w:fldData xml:space="preserve">PEVuZE5vdGU+PENpdGU+PEF1dGhvcj5CYXI8L0F1dGhvcj48WWVhcj4yMDA4PC9ZZWFyPjxSZWNO
dW0+NDg8L1JlY051bT48RGlzcGxheVRleHQ+KDI2LCAzNi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CYXI8L0F1dGhvcj48WWVhcj4yMDA4PC9ZZWFyPjxSZWNO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5C548A">
        <w:fldChar w:fldCharType="separate"/>
      </w:r>
      <w:r w:rsidR="00262854">
        <w:rPr>
          <w:noProof/>
        </w:rPr>
        <w:t>(</w:t>
      </w:r>
      <w:hyperlink w:anchor="_ENREF_26" w:tooltip="Bar, 2008 #48" w:history="1">
        <w:r w:rsidR="00262854">
          <w:rPr>
            <w:noProof/>
          </w:rPr>
          <w:t>26</w:t>
        </w:r>
      </w:hyperlink>
      <w:r w:rsidR="00262854">
        <w:rPr>
          <w:noProof/>
        </w:rPr>
        <w:t xml:space="preserve">, </w:t>
      </w:r>
      <w:hyperlink w:anchor="_ENREF_36" w:tooltip="Di Piazza, 2007 #80" w:history="1">
        <w:r w:rsidR="00262854">
          <w:rPr>
            <w:noProof/>
          </w:rPr>
          <w:t>36</w:t>
        </w:r>
      </w:hyperlink>
      <w:r w:rsidR="00262854">
        <w:rPr>
          <w:noProof/>
        </w:rPr>
        <w:t>)</w:t>
      </w:r>
      <w:r w:rsidR="005C548A">
        <w:fldChar w:fldCharType="end"/>
      </w:r>
      <w:r w:rsidR="00BD62F4">
        <w:t>. Cell fraction</w:t>
      </w:r>
      <w:r w:rsidR="00BD62F4">
        <w:t>a</w:t>
      </w:r>
      <w:r w:rsidR="00BD62F4">
        <w:t>tion experiments con</w:t>
      </w:r>
      <w:r w:rsidR="00682D19">
        <w:t>firmed this observation</w:t>
      </w:r>
      <w:r w:rsidR="00BD62F4">
        <w:t xml:space="preserve"> by demonstrating a co-migration of viral particles with cytosolic vesicles rather than free, vesicle-independent localization in the soluble cytosolic fraction.</w:t>
      </w:r>
      <w:r w:rsidR="00167D61">
        <w:t xml:space="preserve"> </w:t>
      </w:r>
      <w:r w:rsidR="00B6196E">
        <w:t>A co</w:t>
      </w:r>
      <w:r w:rsidR="007E173E">
        <w:t>-</w:t>
      </w:r>
      <w:r w:rsidR="00B6196E">
        <w:t>operative cross-talk between actin- and microtubule dependent transport might be involved in MVM transport from the nucleus to the cell periphery</w:t>
      </w:r>
      <w:r w:rsidR="00CF5B71">
        <w:t xml:space="preserve"> </w:t>
      </w:r>
      <w:r w:rsidR="00CF5B71">
        <w:fldChar w:fldCharType="begin">
          <w:fldData xml:space="preserve">PEVuZE5vdGU+PENpdGU+PEF1dGhvcj5QcmFlZmNrZTwvQXV0aG9yPjxZZWFyPjIwMDQ8L1llYXI+
PFJlY051bT41MDwvUmVjTnVtPjxEaXNwbGF5VGV4dD4oMzctMzk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QcmFlZmNrZTwvQXV0aG9yPjxZZWFyPjIwMDQ8L1llYXI+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CF5B71">
        <w:fldChar w:fldCharType="separate"/>
      </w:r>
      <w:r w:rsidR="00262854">
        <w:rPr>
          <w:noProof/>
        </w:rPr>
        <w:t>(</w:t>
      </w:r>
      <w:hyperlink w:anchor="_ENREF_37" w:tooltip="Praefcke, 2004 #50" w:history="1">
        <w:r w:rsidR="00262854">
          <w:rPr>
            <w:noProof/>
          </w:rPr>
          <w:t>37-39</w:t>
        </w:r>
      </w:hyperlink>
      <w:r w:rsidR="00262854">
        <w:rPr>
          <w:noProof/>
        </w:rPr>
        <w:t>)</w:t>
      </w:r>
      <w:r w:rsidR="00CF5B71">
        <w:fldChar w:fldCharType="end"/>
      </w:r>
      <w:r w:rsidR="0099308F">
        <w:t>.</w:t>
      </w:r>
      <w:r w:rsidR="00B6196E">
        <w:t xml:space="preserve">  </w:t>
      </w:r>
    </w:p>
    <w:p w:rsidR="00CF2F85" w:rsidRDefault="00682D19" w:rsidP="00CF2F85">
      <w:pPr>
        <w:spacing w:line="480" w:lineRule="auto"/>
        <w:ind w:firstLine="720"/>
        <w:jc w:val="both"/>
      </w:pPr>
      <w:r>
        <w:lastRenderedPageBreak/>
        <w:t>The secretory pathway has been</w:t>
      </w:r>
      <w:r w:rsidR="00DE30F1">
        <w:t xml:space="preserve"> proposed </w:t>
      </w:r>
      <w:r>
        <w:t xml:space="preserve">as the </w:t>
      </w:r>
      <w:r w:rsidR="00DE30F1">
        <w:t xml:space="preserve">route for </w:t>
      </w:r>
      <w:r w:rsidR="00BD46AB">
        <w:t>active</w:t>
      </w:r>
      <w:r>
        <w:t xml:space="preserve"> egress of MVM. P</w:t>
      </w:r>
      <w:r w:rsidR="00DE30F1">
        <w:t xml:space="preserve">rogeny </w:t>
      </w:r>
      <w:proofErr w:type="spellStart"/>
      <w:r w:rsidR="00DE30F1">
        <w:t>v</w:t>
      </w:r>
      <w:r w:rsidR="00DE30F1">
        <w:t>i</w:t>
      </w:r>
      <w:r w:rsidR="00DE30F1">
        <w:t>rions</w:t>
      </w:r>
      <w:proofErr w:type="spellEnd"/>
      <w:r>
        <w:t xml:space="preserve"> would</w:t>
      </w:r>
      <w:r w:rsidR="00DE30F1">
        <w:t xml:space="preserve"> become engulfed by COPII-vesicle formation in the perinuclear ER</w:t>
      </w:r>
      <w:r w:rsidR="00CF5B71">
        <w:t xml:space="preserve"> where they accum</w:t>
      </w:r>
      <w:r w:rsidR="00CF5B71">
        <w:t>u</w:t>
      </w:r>
      <w:r w:rsidR="00CF5B71">
        <w:t>lated with dynamin</w:t>
      </w:r>
      <w:r w:rsidR="00DE30F1">
        <w:t>.</w:t>
      </w:r>
      <w:r w:rsidR="00BD46AB">
        <w:t xml:space="preserve"> </w:t>
      </w:r>
      <w:r>
        <w:t>Accordingly</w:t>
      </w:r>
      <w:r w:rsidR="00BD46AB">
        <w:t xml:space="preserve">, </w:t>
      </w:r>
      <w:r>
        <w:t xml:space="preserve">a dramatic retention of </w:t>
      </w:r>
      <w:proofErr w:type="spellStart"/>
      <w:r>
        <w:t>virions</w:t>
      </w:r>
      <w:proofErr w:type="spellEnd"/>
      <w:r>
        <w:t xml:space="preserve"> in the perinuclear area and inhibition of</w:t>
      </w:r>
      <w:r w:rsidRPr="00682D19">
        <w:t xml:space="preserve"> </w:t>
      </w:r>
      <w:proofErr w:type="spellStart"/>
      <w:r>
        <w:t>virion</w:t>
      </w:r>
      <w:proofErr w:type="spellEnd"/>
      <w:r>
        <w:t xml:space="preserve"> release into the medium was observed in cells lacking functional effectors of the secretory pathway </w:t>
      </w:r>
      <w:r w:rsidR="00310C2C">
        <w:fldChar w:fldCharType="begin"/>
      </w:r>
      <w:r w:rsidR="00B6115A">
        <w:instrText xml:space="preserve"> ADDIN EN.CITE &lt;EndNote&gt;&lt;Cite&gt;&lt;Author&gt;Bar&lt;/Author&gt;&lt;Year&gt;2013&lt;/Year&gt;&lt;RecNum&gt;33&lt;/RecNum&gt;&lt;DisplayText&gt;(25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</w:t>
        </w:r>
      </w:hyperlink>
      <w:r w:rsidR="00B6115A">
        <w:rPr>
          <w:noProof/>
        </w:rPr>
        <w:t>)</w:t>
      </w:r>
      <w:r w:rsidR="00310C2C">
        <w:fldChar w:fldCharType="end"/>
      </w:r>
      <w:r w:rsidR="00310C2C">
        <w:t>.</w:t>
      </w:r>
      <w:r w:rsidR="00613AC0">
        <w:t xml:space="preserve"> In addition, members of the ERM family, such as radixin and </w:t>
      </w:r>
      <w:proofErr w:type="spellStart"/>
      <w:r w:rsidR="00613AC0">
        <w:t>moesin</w:t>
      </w:r>
      <w:proofErr w:type="spellEnd"/>
      <w:r w:rsidR="00613AC0">
        <w:t>, were shown to play a role in virus maturation and spread</w:t>
      </w:r>
      <w:r w:rsidR="001F6DB7">
        <w:t>ing capacity</w:t>
      </w:r>
      <w:r w:rsidR="00613AC0">
        <w:t xml:space="preserve">, as judged by </w:t>
      </w:r>
      <w:r w:rsidR="001F6DB7">
        <w:t>their impact on MVM plaque morphology</w:t>
      </w:r>
      <w:r w:rsidR="00613AC0">
        <w:t xml:space="preserve"> </w:t>
      </w:r>
      <w:r w:rsidR="00613AC0">
        <w:fldChar w:fldCharType="begin">
          <w:fldData xml:space="preserve">PEVuZE5vdGU+PENpdGU+PEF1dGhvcj5OdWVzY2g8L0F1dGhvcj48WWVhcj4yMDA5PC9ZZWFyPjxS
ZWNOdW0+ODE8L1JlY051bT48RGlzcGxheVRleHQ+KDQw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OdWVzY2g8L0F1dGhvcj48WWVhcj4yMDA5PC9ZZWFyPjxS
ZWNOdW0+ODE8L1JlY051bT48RGlzcGxheVRleHQ+KDQw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262854">
        <w:instrText xml:space="preserve"> ADDIN EN.CITE.DATA </w:instrText>
      </w:r>
      <w:r w:rsidR="00262854">
        <w:fldChar w:fldCharType="end"/>
      </w:r>
      <w:r w:rsidR="00613AC0">
        <w:fldChar w:fldCharType="separate"/>
      </w:r>
      <w:r w:rsidR="00262854">
        <w:rPr>
          <w:noProof/>
        </w:rPr>
        <w:t>(</w:t>
      </w:r>
      <w:hyperlink w:anchor="_ENREF_40" w:tooltip="Nuesch, 2009 #81" w:history="1">
        <w:r w:rsidR="00262854">
          <w:rPr>
            <w:noProof/>
          </w:rPr>
          <w:t>40</w:t>
        </w:r>
      </w:hyperlink>
      <w:r w:rsidR="00262854">
        <w:rPr>
          <w:noProof/>
        </w:rPr>
        <w:t>)</w:t>
      </w:r>
      <w:r w:rsidR="00613AC0">
        <w:fldChar w:fldCharType="end"/>
      </w:r>
      <w:r w:rsidR="00613AC0">
        <w:t>.</w:t>
      </w:r>
      <w:r w:rsidR="00CF5B71">
        <w:t xml:space="preserve"> Consequentially</w:t>
      </w:r>
      <w:r w:rsidR="001F6DB7">
        <w:t xml:space="preserve">, dominant negative radixin or </w:t>
      </w:r>
      <w:proofErr w:type="spellStart"/>
      <w:r w:rsidR="001F6DB7">
        <w:t>moesin</w:t>
      </w:r>
      <w:proofErr w:type="spellEnd"/>
      <w:r w:rsidR="001F6DB7">
        <w:t xml:space="preserve"> mutants</w:t>
      </w:r>
      <w:r w:rsidR="004C7211">
        <w:t xml:space="preserve"> failed in </w:t>
      </w:r>
      <w:r w:rsidR="001F6DB7">
        <w:t xml:space="preserve">wrapping progeny </w:t>
      </w:r>
      <w:proofErr w:type="spellStart"/>
      <w:r w:rsidR="001F6DB7">
        <w:t>virions</w:t>
      </w:r>
      <w:proofErr w:type="spellEnd"/>
      <w:r w:rsidR="001F6DB7">
        <w:t xml:space="preserve"> into transport vesicles</w:t>
      </w:r>
      <w:r w:rsidR="004C7211">
        <w:t xml:space="preserve">, resulting in a marked reduction of egressed </w:t>
      </w:r>
      <w:proofErr w:type="spellStart"/>
      <w:r w:rsidR="004C7211">
        <w:t>viri</w:t>
      </w:r>
      <w:r w:rsidR="00CF5B71">
        <w:t>ons</w:t>
      </w:r>
      <w:proofErr w:type="spellEnd"/>
      <w:r w:rsidR="00CF5B71">
        <w:t xml:space="preserve"> in the medium</w:t>
      </w:r>
      <w:r w:rsidR="004C7211">
        <w:t xml:space="preserve">. </w:t>
      </w:r>
      <w:r w:rsidR="00EC473F">
        <w:t>Finally, active egress promotes</w:t>
      </w:r>
      <w:r w:rsidR="00E278CE">
        <w:t xml:space="preserve"> cellular </w:t>
      </w:r>
      <w:r w:rsidR="00EC473F">
        <w:t>lysis as demonstrated by the pr</w:t>
      </w:r>
      <w:r w:rsidR="00E278CE">
        <w:t>olo</w:t>
      </w:r>
      <w:r w:rsidR="00F07BB5">
        <w:t>nged viability of cells wherein</w:t>
      </w:r>
      <w:r w:rsidR="00E278CE">
        <w:t xml:space="preserve"> vesicular transport wa</w:t>
      </w:r>
      <w:r w:rsidR="00F7152A">
        <w:t>s either inhibited or by-passed</w:t>
      </w:r>
      <w:r w:rsidR="00B74063">
        <w:t xml:space="preserve"> the Golgi apparatus. In addition</w:t>
      </w:r>
      <w:r w:rsidR="00E278CE">
        <w:t>, the involvement of progeny particl</w:t>
      </w:r>
      <w:bookmarkStart w:id="0" w:name="_GoBack"/>
      <w:bookmarkEnd w:id="0"/>
      <w:r w:rsidR="00E278CE">
        <w:t>es in cytolysis was demonstrated by the prolonged survival of m</w:t>
      </w:r>
      <w:r w:rsidR="00E278CE">
        <w:t>u</w:t>
      </w:r>
      <w:r w:rsidR="00E278CE">
        <w:t xml:space="preserve">rine cells transduced with a viral vector deficient for the production of progeny </w:t>
      </w:r>
      <w:proofErr w:type="spellStart"/>
      <w:r w:rsidR="00E278CE">
        <w:t>virion</w:t>
      </w:r>
      <w:proofErr w:type="spellEnd"/>
      <w:r w:rsidR="00E278CE">
        <w:t xml:space="preserve"> particles </w:t>
      </w:r>
      <w:r w:rsidR="00E278CE">
        <w:fldChar w:fldCharType="begin"/>
      </w:r>
      <w:r w:rsidR="00B6115A">
        <w:instrText xml:space="preserve"> ADDIN EN.CITE &lt;EndNote&gt;&lt;Cite&gt;&lt;Author&gt;Bar&lt;/Author&gt;&lt;Year&gt;2013&lt;/Year&gt;&lt;RecNum&gt;33&lt;/RecNum&gt;&lt;DisplayText&gt;(25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>
        <w:fldChar w:fldCharType="separate"/>
      </w:r>
      <w:r w:rsidR="00B6115A">
        <w:rPr>
          <w:noProof/>
        </w:rPr>
        <w:t>(</w:t>
      </w:r>
      <w:hyperlink w:anchor="_ENREF_25" w:tooltip="Bar, 2013 #33" w:history="1">
        <w:r w:rsidR="00262854">
          <w:rPr>
            <w:noProof/>
          </w:rPr>
          <w:t>25</w:t>
        </w:r>
      </w:hyperlink>
      <w:r w:rsidR="00B6115A">
        <w:rPr>
          <w:noProof/>
        </w:rPr>
        <w:t>)</w:t>
      </w:r>
      <w:r w:rsidR="00E278CE">
        <w:fldChar w:fldCharType="end"/>
      </w:r>
      <w:r w:rsidR="00E278CE">
        <w:t xml:space="preserve">.  </w:t>
      </w:r>
      <w:r w:rsidR="00EC473F">
        <w:t xml:space="preserve"> </w:t>
      </w:r>
      <w:r w:rsidR="009B789E">
        <w:t xml:space="preserve"> </w:t>
      </w:r>
      <w:r w:rsidR="004C7211">
        <w:t xml:space="preserve">  </w:t>
      </w:r>
    </w:p>
    <w:p w:rsidR="00B2205F" w:rsidRDefault="00A800BC" w:rsidP="00CF2F85">
      <w:pPr>
        <w:spacing w:line="480" w:lineRule="auto"/>
        <w:ind w:firstLine="720"/>
        <w:jc w:val="both"/>
      </w:pPr>
      <w:r>
        <w:t xml:space="preserve">Documentation </w:t>
      </w:r>
      <w:r w:rsidR="00B06FDC">
        <w:t xml:space="preserve">of active </w:t>
      </w:r>
      <w:r>
        <w:t xml:space="preserve">egress requires accurate demonstration that no cell lysis occurred during the experiment. However, it is </w:t>
      </w:r>
      <w:r w:rsidR="00B06FDC">
        <w:t>challenging</w:t>
      </w:r>
      <w:r w:rsidR="00707FCE">
        <w:t xml:space="preserve"> to exclude the possibility that</w:t>
      </w:r>
      <w:r>
        <w:t xml:space="preserve"> lysis of a few cells may</w:t>
      </w:r>
      <w:r w:rsidR="00707FCE">
        <w:t xml:space="preserve"> </w:t>
      </w:r>
      <w:r w:rsidR="00B2205F">
        <w:t>passively</w:t>
      </w:r>
      <w:r w:rsidR="00707FCE">
        <w:t xml:space="preserve"> </w:t>
      </w:r>
      <w:r w:rsidR="00B2205F">
        <w:t>release</w:t>
      </w:r>
      <w:r w:rsidR="00707FCE">
        <w:t xml:space="preserve"> progeny </w:t>
      </w:r>
      <w:proofErr w:type="spellStart"/>
      <w:r w:rsidR="00707FCE">
        <w:t>virions</w:t>
      </w:r>
      <w:proofErr w:type="spellEnd"/>
      <w:r w:rsidR="00B2205F">
        <w:t xml:space="preserve">, which </w:t>
      </w:r>
      <w:r w:rsidR="00B06FDC">
        <w:t>could</w:t>
      </w:r>
      <w:r w:rsidR="00B2205F" w:rsidRPr="00B2205F">
        <w:t xml:space="preserve"> </w:t>
      </w:r>
      <w:r w:rsidR="00B2205F">
        <w:t>additionally</w:t>
      </w:r>
      <w:r w:rsidR="00B06FDC">
        <w:t xml:space="preserve"> contribute to uncontrolled second rounds of infection</w:t>
      </w:r>
      <w:r w:rsidR="00707FCE">
        <w:t xml:space="preserve">. </w:t>
      </w:r>
      <w:r w:rsidR="00573177">
        <w:t>In tissue culture, passive egress considerably contributes to viral spread. Howe</w:t>
      </w:r>
      <w:r w:rsidR="00573177">
        <w:t>v</w:t>
      </w:r>
      <w:r w:rsidR="00573177">
        <w:t>er, its importance in anima</w:t>
      </w:r>
      <w:r w:rsidR="00B2205F">
        <w:t>l infection might be largely limited by</w:t>
      </w:r>
      <w:r w:rsidR="00573177">
        <w:t xml:space="preserve"> clearance </w:t>
      </w:r>
      <w:r w:rsidR="00B2205F">
        <w:t>of virus-infected cells by</w:t>
      </w:r>
      <w:r w:rsidR="00573177">
        <w:t xml:space="preserve"> components of the immune system. </w:t>
      </w:r>
      <w:r w:rsidR="00080F2A">
        <w:t xml:space="preserve">Parvoviruses, particularly MVM, are highly robust and persist as intact particles mainly in the lysosomes of infected cells where they are slowly degraded </w:t>
      </w:r>
      <w:r w:rsidR="00080F2A">
        <w:fldChar w:fldCharType="begin">
          <w:fldData xml:space="preserve">PEVuZE5vdGU+PENpdGU+PEF1dGhvcj5NYW5pPC9BdXRob3I+PFllYXI+MjAwNjwvWWVhcj48UmVj
TnVtPjgyPC9SZWNOdW0+PERpc3BsYXlUZXh0Pig0M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62854">
        <w:instrText xml:space="preserve"> ADDIN EN.CITE </w:instrText>
      </w:r>
      <w:r w:rsidR="00262854">
        <w:fldChar w:fldCharType="begin">
          <w:fldData xml:space="preserve">PEVuZE5vdGU+PENpdGU+PEF1dGhvcj5NYW5pPC9BdXRob3I+PFllYXI+MjAwNjwvWWVhcj48UmVj
TnVtPjgyPC9SZWNOdW0+PERpc3BsYXlUZXh0Pig0MS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262854">
        <w:instrText xml:space="preserve"> ADDIN EN.CITE.DATA </w:instrText>
      </w:r>
      <w:r w:rsidR="00262854">
        <w:fldChar w:fldCharType="end"/>
      </w:r>
      <w:r w:rsidR="00080F2A">
        <w:fldChar w:fldCharType="separate"/>
      </w:r>
      <w:r w:rsidR="00262854">
        <w:rPr>
          <w:noProof/>
        </w:rPr>
        <w:t>(</w:t>
      </w:r>
      <w:hyperlink w:anchor="_ENREF_41" w:tooltip="Mani, 2006 #82" w:history="1">
        <w:r w:rsidR="00262854">
          <w:rPr>
            <w:noProof/>
          </w:rPr>
          <w:t>41</w:t>
        </w:r>
      </w:hyperlink>
      <w:r w:rsidR="00262854">
        <w:rPr>
          <w:noProof/>
        </w:rPr>
        <w:t>)</w:t>
      </w:r>
      <w:r w:rsidR="00080F2A">
        <w:fldChar w:fldCharType="end"/>
      </w:r>
      <w:r w:rsidR="00080F2A">
        <w:t xml:space="preserve">. </w:t>
      </w:r>
      <w:r w:rsidR="00DF5A43">
        <w:t>Since the endosomal pathway is highly dynamic and par</w:t>
      </w:r>
      <w:r w:rsidR="00B2205F">
        <w:t>tially overlaps with the</w:t>
      </w:r>
      <w:r w:rsidR="00DF5A43">
        <w:t xml:space="preserve"> egress route</w:t>
      </w:r>
      <w:r w:rsidR="00B2205F">
        <w:t xml:space="preserve"> of progeny viruses</w:t>
      </w:r>
      <w:r w:rsidR="00DF5A43">
        <w:t xml:space="preserve">, </w:t>
      </w:r>
      <w:r w:rsidR="00B2205F">
        <w:t>the discrimination of</w:t>
      </w:r>
      <w:r w:rsidR="00DF5A43">
        <w:t xml:space="preserve"> incoming </w:t>
      </w:r>
      <w:r w:rsidR="00B2205F">
        <w:t xml:space="preserve">from progeny </w:t>
      </w:r>
      <w:proofErr w:type="spellStart"/>
      <w:r w:rsidR="00B2205F">
        <w:t>virions</w:t>
      </w:r>
      <w:proofErr w:type="spellEnd"/>
      <w:r w:rsidR="00B2205F">
        <w:t xml:space="preserve"> represent</w:t>
      </w:r>
      <w:r w:rsidR="00DF5A43">
        <w:t>s a major challenge.</w:t>
      </w:r>
      <w:r w:rsidR="0022605C">
        <w:t xml:space="preserve"> </w:t>
      </w:r>
    </w:p>
    <w:p w:rsidR="002A1139" w:rsidRDefault="008B2C50" w:rsidP="00CF2F85">
      <w:pPr>
        <w:spacing w:line="480" w:lineRule="auto"/>
        <w:ind w:firstLine="720"/>
        <w:jc w:val="both"/>
      </w:pPr>
      <w:r>
        <w:t xml:space="preserve">The present investigation aims to characterize </w:t>
      </w:r>
      <w:r w:rsidR="000E4A83">
        <w:t xml:space="preserve">the final maturation steps leading to nuclear export and egress </w:t>
      </w:r>
      <w:r>
        <w:t xml:space="preserve">of </w:t>
      </w:r>
      <w:r w:rsidR="00EB61AB">
        <w:t>MVM</w:t>
      </w:r>
      <w:r>
        <w:t>. Using anion exchange chromatography</w:t>
      </w:r>
      <w:r w:rsidR="00EA7E13">
        <w:t xml:space="preserve"> (AEX)</w:t>
      </w:r>
      <w:r>
        <w:t xml:space="preserve"> </w:t>
      </w:r>
      <w:r w:rsidR="00EA7E13">
        <w:t xml:space="preserve">in combination with </w:t>
      </w:r>
      <w:r>
        <w:t>quant</w:t>
      </w:r>
      <w:r>
        <w:t>i</w:t>
      </w:r>
      <w:r>
        <w:t xml:space="preserve">tative PCR (qPCR) </w:t>
      </w:r>
      <w:r w:rsidR="00F42CA8">
        <w:t xml:space="preserve">we </w:t>
      </w:r>
      <w:r w:rsidR="00F42CA8" w:rsidRPr="008F435C">
        <w:t>demonstrate that</w:t>
      </w:r>
      <w:r w:rsidR="00EA7E13" w:rsidRPr="008F435C">
        <w:t xml:space="preserve"> two dis</w:t>
      </w:r>
      <w:r w:rsidR="000E4A83" w:rsidRPr="008F435C">
        <w:t>tinct populations of DNA containing</w:t>
      </w:r>
      <w:r w:rsidR="00EA7E13" w:rsidRPr="008F435C">
        <w:t xml:space="preserve"> progeny particles </w:t>
      </w:r>
      <w:r w:rsidR="009907EA">
        <w:t>co-exist</w:t>
      </w:r>
      <w:r w:rsidR="000E4A83" w:rsidRPr="008F435C">
        <w:t xml:space="preserve"> </w:t>
      </w:r>
      <w:r w:rsidR="00EA7E13" w:rsidRPr="008F435C">
        <w:t>in the nu</w:t>
      </w:r>
      <w:r w:rsidR="00672152" w:rsidRPr="008F435C">
        <w:t>cleus</w:t>
      </w:r>
      <w:r w:rsidR="00FE6A9D" w:rsidRPr="008F435C">
        <w:t xml:space="preserve"> of</w:t>
      </w:r>
      <w:r w:rsidR="00A24085" w:rsidRPr="008F435C">
        <w:t xml:space="preserve"> </w:t>
      </w:r>
      <w:r w:rsidR="00FE6A9D" w:rsidRPr="008F435C">
        <w:t>infected murine cells</w:t>
      </w:r>
      <w:r w:rsidR="00672152" w:rsidRPr="008F435C">
        <w:t xml:space="preserve">. </w:t>
      </w:r>
      <w:r w:rsidR="00672152" w:rsidRPr="009B5DE1">
        <w:rPr>
          <w:i/>
        </w:rPr>
        <w:t>De novo</w:t>
      </w:r>
      <w:r w:rsidR="00672152" w:rsidRPr="008F435C">
        <w:t xml:space="preserve"> synthesized</w:t>
      </w:r>
      <w:r w:rsidR="00F42CA8" w:rsidRPr="008F435C">
        <w:t xml:space="preserve"> </w:t>
      </w:r>
      <w:r w:rsidR="00672152" w:rsidRPr="008F435C">
        <w:t xml:space="preserve">capsids </w:t>
      </w:r>
      <w:r w:rsidR="00F42CA8" w:rsidRPr="008F435C">
        <w:t>undergo a maturation step in the nucleus that involves</w:t>
      </w:r>
      <w:r w:rsidR="000E4A83" w:rsidRPr="008F435C">
        <w:t xml:space="preserve"> </w:t>
      </w:r>
      <w:r w:rsidR="002203CB" w:rsidRPr="008F435C">
        <w:t>surface phosphorylation</w:t>
      </w:r>
      <w:r w:rsidR="00672152" w:rsidRPr="008F435C">
        <w:t>(</w:t>
      </w:r>
      <w:r w:rsidR="00EA7E13" w:rsidRPr="008F435C">
        <w:t>s</w:t>
      </w:r>
      <w:r w:rsidR="00672152" w:rsidRPr="008F435C">
        <w:t>)</w:t>
      </w:r>
      <w:r w:rsidR="002203CB" w:rsidRPr="008F435C">
        <w:t xml:space="preserve"> and</w:t>
      </w:r>
      <w:r w:rsidR="00F42CA8">
        <w:t xml:space="preserve"> </w:t>
      </w:r>
      <w:r w:rsidR="000E4A83">
        <w:t>exposure</w:t>
      </w:r>
      <w:r w:rsidR="002203CB">
        <w:t xml:space="preserve"> of </w:t>
      </w:r>
      <w:r w:rsidR="0044060F">
        <w:t>N-VP2</w:t>
      </w:r>
      <w:r w:rsidR="002203CB">
        <w:t>.</w:t>
      </w:r>
      <w:r w:rsidR="007520F5">
        <w:t xml:space="preserve"> Only</w:t>
      </w:r>
      <w:r w:rsidR="007520F5" w:rsidRPr="009907EA">
        <w:t xml:space="preserve"> fully </w:t>
      </w:r>
      <w:r w:rsidR="009907EA">
        <w:t>infe</w:t>
      </w:r>
      <w:r w:rsidR="009907EA">
        <w:t>c</w:t>
      </w:r>
      <w:r w:rsidR="009907EA">
        <w:lastRenderedPageBreak/>
        <w:t>tious</w:t>
      </w:r>
      <w:r w:rsidR="007520F5" w:rsidRPr="009907EA">
        <w:t xml:space="preserve"> </w:t>
      </w:r>
      <w:proofErr w:type="spellStart"/>
      <w:r w:rsidR="007520F5">
        <w:t>virions</w:t>
      </w:r>
      <w:proofErr w:type="spellEnd"/>
      <w:r w:rsidR="007520F5">
        <w:t xml:space="preserve"> were able to exit the nuclei and </w:t>
      </w:r>
      <w:r w:rsidR="00E975D7">
        <w:t>egress from the cells prior to cell lysis</w:t>
      </w:r>
      <w:r w:rsidR="007520F5">
        <w:t>,</w:t>
      </w:r>
      <w:r w:rsidR="00E975D7">
        <w:t xml:space="preserve"> confirming</w:t>
      </w:r>
      <w:r w:rsidR="007520F5">
        <w:t xml:space="preserve"> an active egress of parvovirus MVM.</w:t>
      </w:r>
    </w:p>
    <w:p w:rsidR="00E773A6" w:rsidRDefault="00E773A6" w:rsidP="006C5831">
      <w:pPr>
        <w:spacing w:line="480" w:lineRule="auto"/>
        <w:jc w:val="both"/>
      </w:pPr>
    </w:p>
    <w:p w:rsidR="00F47A7A" w:rsidRDefault="00F47A7A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F47A7A" w:rsidRDefault="00F47A7A" w:rsidP="006C5831">
      <w:pPr>
        <w:spacing w:line="480" w:lineRule="auto"/>
        <w:jc w:val="both"/>
      </w:pPr>
    </w:p>
    <w:p w:rsidR="0022605C" w:rsidRDefault="0022605C" w:rsidP="006C5831">
      <w:pPr>
        <w:spacing w:line="480" w:lineRule="auto"/>
        <w:jc w:val="both"/>
      </w:pPr>
    </w:p>
    <w:p w:rsidR="0022605C" w:rsidRDefault="0022605C" w:rsidP="006C5831">
      <w:pPr>
        <w:spacing w:line="480" w:lineRule="auto"/>
        <w:jc w:val="both"/>
      </w:pPr>
    </w:p>
    <w:p w:rsidR="00CF5B71" w:rsidRDefault="00CF5B71" w:rsidP="006C5831">
      <w:pPr>
        <w:spacing w:line="480" w:lineRule="auto"/>
        <w:jc w:val="both"/>
      </w:pPr>
    </w:p>
    <w:p w:rsidR="00C82C93" w:rsidRDefault="00C82C93" w:rsidP="006C5831">
      <w:pPr>
        <w:spacing w:line="480" w:lineRule="auto"/>
        <w:jc w:val="both"/>
      </w:pPr>
    </w:p>
    <w:p w:rsidR="00C82C93" w:rsidRDefault="00C82C93" w:rsidP="006C5831">
      <w:pPr>
        <w:spacing w:line="480" w:lineRule="auto"/>
        <w:jc w:val="both"/>
      </w:pPr>
    </w:p>
    <w:p w:rsidR="00573177" w:rsidRDefault="00573177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B6115A" w:rsidRDefault="00B6115A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110E3D" w:rsidRDefault="00110E3D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Default="00262854" w:rsidP="00B070D8">
      <w:pPr>
        <w:spacing w:after="0" w:line="240" w:lineRule="auto"/>
        <w:jc w:val="both"/>
      </w:pPr>
    </w:p>
    <w:p w:rsidR="00262854" w:rsidRPr="00262854" w:rsidRDefault="008224A3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62854" w:rsidRPr="00262854">
        <w:rPr>
          <w:rFonts w:ascii="Calibri" w:hAnsi="Calibri"/>
          <w:noProof/>
        </w:rPr>
        <w:t>1.</w:t>
      </w:r>
      <w:r w:rsidR="00262854" w:rsidRPr="00262854">
        <w:rPr>
          <w:rFonts w:ascii="Calibri" w:hAnsi="Calibri"/>
          <w:noProof/>
        </w:rPr>
        <w:tab/>
      </w:r>
      <w:r w:rsidR="00262854" w:rsidRPr="00262854">
        <w:rPr>
          <w:rFonts w:ascii="Calibri" w:hAnsi="Calibri"/>
          <w:b/>
          <w:noProof/>
        </w:rPr>
        <w:t xml:space="preserve">Martin-Serrano J, Neil SJ. </w:t>
      </w:r>
      <w:r w:rsidR="00262854" w:rsidRPr="00262854">
        <w:rPr>
          <w:rFonts w:ascii="Calibri" w:hAnsi="Calibri"/>
          <w:noProof/>
        </w:rPr>
        <w:t xml:space="preserve">2011. Host factors involved in retroviral budding and release. Nat Rev Microbiol </w:t>
      </w:r>
      <w:r w:rsidR="00262854" w:rsidRPr="00262854">
        <w:rPr>
          <w:rFonts w:ascii="Calibri" w:hAnsi="Calibri"/>
          <w:b/>
          <w:noProof/>
        </w:rPr>
        <w:t>9:</w:t>
      </w:r>
      <w:r w:rsidR="00262854" w:rsidRPr="00262854">
        <w:rPr>
          <w:rFonts w:ascii="Calibri" w:hAnsi="Calibri"/>
          <w:noProof/>
        </w:rPr>
        <w:t>519-531.</w:t>
      </w:r>
      <w:bookmarkEnd w:id="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" w:name="_ENREF_2"/>
      <w:r w:rsidRPr="00262854">
        <w:rPr>
          <w:rFonts w:ascii="Calibri" w:hAnsi="Calibri"/>
          <w:noProof/>
        </w:rPr>
        <w:t>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rita E, Sundquist WI. </w:t>
      </w:r>
      <w:r w:rsidRPr="00262854">
        <w:rPr>
          <w:rFonts w:ascii="Calibri" w:hAnsi="Calibri"/>
          <w:noProof/>
        </w:rPr>
        <w:t xml:space="preserve">2004. Retrovirus budding. Annu Rev Cell Dev Biol </w:t>
      </w:r>
      <w:r w:rsidRPr="00262854">
        <w:rPr>
          <w:rFonts w:ascii="Calibri" w:hAnsi="Calibri"/>
          <w:b/>
          <w:noProof/>
        </w:rPr>
        <w:t>20:</w:t>
      </w:r>
      <w:r w:rsidRPr="00262854">
        <w:rPr>
          <w:rFonts w:ascii="Calibri" w:hAnsi="Calibri"/>
          <w:noProof/>
        </w:rPr>
        <w:t>395-425.</w:t>
      </w:r>
      <w:bookmarkEnd w:id="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" w:name="_ENREF_3"/>
      <w:r w:rsidRPr="00262854">
        <w:rPr>
          <w:rFonts w:ascii="Calibri" w:hAnsi="Calibri"/>
          <w:noProof/>
          <w:lang w:val="es-ES"/>
        </w:rPr>
        <w:lastRenderedPageBreak/>
        <w:t>3.</w:t>
      </w:r>
      <w:r w:rsidRPr="00262854">
        <w:rPr>
          <w:rFonts w:ascii="Calibri" w:hAnsi="Calibri"/>
          <w:noProof/>
          <w:lang w:val="es-ES"/>
        </w:rPr>
        <w:tab/>
      </w:r>
      <w:r w:rsidRPr="00262854">
        <w:rPr>
          <w:rFonts w:ascii="Calibri" w:hAnsi="Calibri"/>
          <w:b/>
          <w:noProof/>
          <w:lang w:val="es-ES"/>
        </w:rPr>
        <w:t xml:space="preserve">Falanga A, Cantisani M, Pedone C, Galdiero S. </w:t>
      </w:r>
      <w:r w:rsidRPr="00262854">
        <w:rPr>
          <w:rFonts w:ascii="Calibri" w:hAnsi="Calibri"/>
          <w:noProof/>
          <w:lang w:val="es-ES"/>
        </w:rPr>
        <w:t xml:space="preserve">2009. </w:t>
      </w:r>
      <w:r w:rsidRPr="00262854">
        <w:rPr>
          <w:rFonts w:ascii="Calibri" w:hAnsi="Calibri"/>
          <w:noProof/>
        </w:rPr>
        <w:t xml:space="preserve">Membrane Fusion and Fission: Enveloped Viruses. Protein and Peptide Letters </w:t>
      </w:r>
      <w:r w:rsidRPr="00262854">
        <w:rPr>
          <w:rFonts w:ascii="Calibri" w:hAnsi="Calibri"/>
          <w:b/>
          <w:noProof/>
        </w:rPr>
        <w:t>16:</w:t>
      </w:r>
      <w:r w:rsidRPr="00262854">
        <w:rPr>
          <w:rFonts w:ascii="Calibri" w:hAnsi="Calibri"/>
          <w:noProof/>
        </w:rPr>
        <w:t>751-759.</w:t>
      </w:r>
      <w:bookmarkEnd w:id="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4" w:name="_ENREF_4"/>
      <w:r w:rsidRPr="00262854">
        <w:rPr>
          <w:rFonts w:ascii="Calibri" w:hAnsi="Calibri"/>
          <w:noProof/>
        </w:rPr>
        <w:t>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Votteler J, Sundquist WI. </w:t>
      </w:r>
      <w:r w:rsidRPr="00262854">
        <w:rPr>
          <w:rFonts w:ascii="Calibri" w:hAnsi="Calibri"/>
          <w:noProof/>
        </w:rPr>
        <w:t xml:space="preserve">2013. Virus Budding and the ESCRT Pathway. Cell Host &amp; Microbe </w:t>
      </w:r>
      <w:r w:rsidRPr="00262854">
        <w:rPr>
          <w:rFonts w:ascii="Calibri" w:hAnsi="Calibri"/>
          <w:b/>
          <w:noProof/>
        </w:rPr>
        <w:t>14:</w:t>
      </w:r>
      <w:r w:rsidRPr="00262854">
        <w:rPr>
          <w:rFonts w:ascii="Calibri" w:hAnsi="Calibri"/>
          <w:noProof/>
        </w:rPr>
        <w:t>232-241.</w:t>
      </w:r>
      <w:bookmarkEnd w:id="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5" w:name="_ENREF_5"/>
      <w:r w:rsidRPr="00262854">
        <w:rPr>
          <w:rFonts w:ascii="Calibri" w:hAnsi="Calibri"/>
          <w:noProof/>
        </w:rPr>
        <w:t>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alistri A, Salata C, Parolin C, Palu G. </w:t>
      </w:r>
      <w:r w:rsidRPr="00262854">
        <w:rPr>
          <w:rFonts w:ascii="Calibri" w:hAnsi="Calibri"/>
          <w:noProof/>
        </w:rPr>
        <w:t xml:space="preserve">2009. Role of multivesicular bodies and their components in the egress of enveloped RNA viruses. Reviews in Medical Virology </w:t>
      </w:r>
      <w:r w:rsidRPr="00262854">
        <w:rPr>
          <w:rFonts w:ascii="Calibri" w:hAnsi="Calibri"/>
          <w:b/>
          <w:noProof/>
        </w:rPr>
        <w:t>19:</w:t>
      </w:r>
      <w:r w:rsidRPr="00262854">
        <w:rPr>
          <w:rFonts w:ascii="Calibri" w:hAnsi="Calibri"/>
          <w:noProof/>
        </w:rPr>
        <w:t>31-45.</w:t>
      </w:r>
      <w:bookmarkEnd w:id="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6" w:name="_ENREF_6"/>
      <w:r w:rsidRPr="00262854">
        <w:rPr>
          <w:rFonts w:ascii="Calibri" w:hAnsi="Calibri"/>
          <w:noProof/>
        </w:rPr>
        <w:t>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rita E. </w:t>
      </w:r>
      <w:r w:rsidRPr="00262854">
        <w:rPr>
          <w:rFonts w:ascii="Calibri" w:hAnsi="Calibri"/>
          <w:noProof/>
        </w:rPr>
        <w:t xml:space="preserve">2012. Differential requirements of mammalian ESCRTs in multivesicular body formation, virus budding and cell division. FEBS J </w:t>
      </w:r>
      <w:r w:rsidRPr="00262854">
        <w:rPr>
          <w:rFonts w:ascii="Calibri" w:hAnsi="Calibri"/>
          <w:b/>
          <w:noProof/>
        </w:rPr>
        <w:t>279:</w:t>
      </w:r>
      <w:r w:rsidRPr="00262854">
        <w:rPr>
          <w:rFonts w:ascii="Calibri" w:hAnsi="Calibri"/>
          <w:noProof/>
        </w:rPr>
        <w:t>1399-1406.</w:t>
      </w:r>
      <w:bookmarkEnd w:id="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7" w:name="_ENREF_7"/>
      <w:r w:rsidRPr="00262854">
        <w:rPr>
          <w:rFonts w:ascii="Calibri" w:hAnsi="Calibri"/>
          <w:noProof/>
        </w:rPr>
        <w:t>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ieniasz PD. </w:t>
      </w:r>
      <w:r w:rsidRPr="00262854">
        <w:rPr>
          <w:rFonts w:ascii="Calibri" w:hAnsi="Calibri"/>
          <w:noProof/>
        </w:rPr>
        <w:t xml:space="preserve">2006. Late budding domains and host proteins in enveloped virus release. Virology </w:t>
      </w:r>
      <w:r w:rsidRPr="00262854">
        <w:rPr>
          <w:rFonts w:ascii="Calibri" w:hAnsi="Calibri"/>
          <w:b/>
          <w:noProof/>
        </w:rPr>
        <w:t>344:</w:t>
      </w:r>
      <w:r w:rsidRPr="00262854">
        <w:rPr>
          <w:rFonts w:ascii="Calibri" w:hAnsi="Calibri"/>
          <w:noProof/>
        </w:rPr>
        <w:t>55-63.</w:t>
      </w:r>
      <w:bookmarkEnd w:id="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8" w:name="_ENREF_8"/>
      <w:r w:rsidRPr="00262854">
        <w:rPr>
          <w:rFonts w:ascii="Calibri" w:hAnsi="Calibri"/>
          <w:noProof/>
        </w:rPr>
        <w:t>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tin-Serrano J. </w:t>
      </w:r>
      <w:r w:rsidRPr="00262854">
        <w:rPr>
          <w:rFonts w:ascii="Calibri" w:hAnsi="Calibri"/>
          <w:noProof/>
        </w:rPr>
        <w:t xml:space="preserve">2007. The role of ubiquitin in retroviral egress. Traffic </w:t>
      </w:r>
      <w:r w:rsidRPr="00262854">
        <w:rPr>
          <w:rFonts w:ascii="Calibri" w:hAnsi="Calibri"/>
          <w:b/>
          <w:noProof/>
        </w:rPr>
        <w:t>8:</w:t>
      </w:r>
      <w:r w:rsidRPr="00262854">
        <w:rPr>
          <w:rFonts w:ascii="Calibri" w:hAnsi="Calibri"/>
          <w:noProof/>
        </w:rPr>
        <w:t>1297-1303.</w:t>
      </w:r>
      <w:bookmarkEnd w:id="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9" w:name="_ENREF_9"/>
      <w:r w:rsidRPr="00262854">
        <w:rPr>
          <w:rFonts w:ascii="Calibri" w:hAnsi="Calibri"/>
          <w:noProof/>
        </w:rPr>
        <w:t>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attersall P. </w:t>
      </w:r>
      <w:r w:rsidRPr="00262854">
        <w:rPr>
          <w:rFonts w:ascii="Calibri" w:hAnsi="Calibri"/>
          <w:noProof/>
        </w:rPr>
        <w:t xml:space="preserve">1972. Replication of the parvovirus MVM. I. Dependence of virus multiplication and plaque formation on cell growth. J Virol </w:t>
      </w:r>
      <w:r w:rsidRPr="00262854">
        <w:rPr>
          <w:rFonts w:ascii="Calibri" w:hAnsi="Calibri"/>
          <w:b/>
          <w:noProof/>
        </w:rPr>
        <w:t>10:</w:t>
      </w:r>
      <w:r w:rsidRPr="00262854">
        <w:rPr>
          <w:rFonts w:ascii="Calibri" w:hAnsi="Calibri"/>
          <w:noProof/>
        </w:rPr>
        <w:t>586-590.</w:t>
      </w:r>
      <w:bookmarkEnd w:id="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0" w:name="_ENREF_10"/>
      <w:r w:rsidRPr="00262854">
        <w:rPr>
          <w:rFonts w:ascii="Calibri" w:hAnsi="Calibri"/>
          <w:noProof/>
        </w:rPr>
        <w:t>1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otmore SF, Tattersall P. </w:t>
      </w:r>
      <w:r w:rsidRPr="00262854">
        <w:rPr>
          <w:rFonts w:ascii="Calibri" w:hAnsi="Calibri"/>
          <w:noProof/>
        </w:rPr>
        <w:t xml:space="preserve">1987. The autonomously replicating parvoviruses of vertebrates. Adv Virus Res </w:t>
      </w:r>
      <w:r w:rsidRPr="00262854">
        <w:rPr>
          <w:rFonts w:ascii="Calibri" w:hAnsi="Calibri"/>
          <w:b/>
          <w:noProof/>
        </w:rPr>
        <w:t>33:</w:t>
      </w:r>
      <w:r w:rsidRPr="00262854">
        <w:rPr>
          <w:rFonts w:ascii="Calibri" w:hAnsi="Calibri"/>
          <w:noProof/>
        </w:rPr>
        <w:t>91-174.</w:t>
      </w:r>
      <w:bookmarkEnd w:id="1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1" w:name="_ENREF_11"/>
      <w:r w:rsidRPr="00262854">
        <w:rPr>
          <w:rFonts w:ascii="Calibri" w:hAnsi="Calibri"/>
          <w:noProof/>
        </w:rPr>
        <w:t>1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Daeffler L, Horlein R, Rommelaere J, Nuesch JPF. </w:t>
      </w:r>
      <w:r w:rsidRPr="00262854">
        <w:rPr>
          <w:rFonts w:ascii="Calibri" w:hAnsi="Calibri"/>
          <w:noProof/>
        </w:rPr>
        <w:t xml:space="preserve">2003. Modulation of minute virus of mice cytotoxic activities through site-directed mutagenesis within the NS coding region. J Virol </w:t>
      </w:r>
      <w:r w:rsidRPr="00262854">
        <w:rPr>
          <w:rFonts w:ascii="Calibri" w:hAnsi="Calibri"/>
          <w:b/>
          <w:noProof/>
        </w:rPr>
        <w:t>77:</w:t>
      </w:r>
      <w:r w:rsidRPr="00262854">
        <w:rPr>
          <w:rFonts w:ascii="Calibri" w:hAnsi="Calibri"/>
          <w:noProof/>
        </w:rPr>
        <w:t>12466-12478.</w:t>
      </w:r>
      <w:bookmarkEnd w:id="1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2" w:name="_ENREF_12"/>
      <w:r w:rsidRPr="00262854">
        <w:rPr>
          <w:rFonts w:ascii="Calibri" w:hAnsi="Calibri"/>
          <w:noProof/>
        </w:rPr>
        <w:t>1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ul GG. </w:t>
      </w:r>
      <w:r w:rsidRPr="00262854">
        <w:rPr>
          <w:rFonts w:ascii="Calibri" w:hAnsi="Calibri"/>
          <w:noProof/>
        </w:rPr>
        <w:t xml:space="preserve">1976. Fibrils attached to the nuclear pore prevent egress of SV40 particles from the infected nucleus. J Cell Biol </w:t>
      </w:r>
      <w:r w:rsidRPr="00262854">
        <w:rPr>
          <w:rFonts w:ascii="Calibri" w:hAnsi="Calibri"/>
          <w:b/>
          <w:noProof/>
        </w:rPr>
        <w:t>70:</w:t>
      </w:r>
      <w:r w:rsidRPr="00262854">
        <w:rPr>
          <w:rFonts w:ascii="Calibri" w:hAnsi="Calibri"/>
          <w:noProof/>
        </w:rPr>
        <w:t>714-719.</w:t>
      </w:r>
      <w:bookmarkEnd w:id="1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3" w:name="_ENREF_13"/>
      <w:r w:rsidRPr="00262854">
        <w:rPr>
          <w:rFonts w:ascii="Calibri" w:hAnsi="Calibri"/>
          <w:noProof/>
        </w:rPr>
        <w:t>1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ucker SP, Compans RW. </w:t>
      </w:r>
      <w:r w:rsidRPr="00262854">
        <w:rPr>
          <w:rFonts w:ascii="Calibri" w:hAnsi="Calibri"/>
          <w:noProof/>
        </w:rPr>
        <w:t xml:space="preserve">1993. Virus infection of polarized epithelial cells. Adv Virus Res </w:t>
      </w:r>
      <w:r w:rsidRPr="00262854">
        <w:rPr>
          <w:rFonts w:ascii="Calibri" w:hAnsi="Calibri"/>
          <w:b/>
          <w:noProof/>
        </w:rPr>
        <w:t>42:</w:t>
      </w:r>
      <w:r w:rsidRPr="00262854">
        <w:rPr>
          <w:rFonts w:ascii="Calibri" w:hAnsi="Calibri"/>
          <w:noProof/>
        </w:rPr>
        <w:t>187-247.</w:t>
      </w:r>
      <w:bookmarkEnd w:id="1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4" w:name="_ENREF_14"/>
      <w:r w:rsidRPr="00262854">
        <w:rPr>
          <w:rFonts w:ascii="Calibri" w:hAnsi="Calibri"/>
          <w:noProof/>
        </w:rPr>
        <w:t>1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ohl BP, Roy P. </w:t>
      </w:r>
      <w:r w:rsidRPr="00262854">
        <w:rPr>
          <w:rFonts w:ascii="Calibri" w:hAnsi="Calibri"/>
          <w:noProof/>
        </w:rPr>
        <w:t xml:space="preserve">2014. Bluetongue virus capsid assembly and maturation. Viruses </w:t>
      </w:r>
      <w:r w:rsidRPr="00262854">
        <w:rPr>
          <w:rFonts w:ascii="Calibri" w:hAnsi="Calibri"/>
          <w:b/>
          <w:noProof/>
        </w:rPr>
        <w:t>6:</w:t>
      </w:r>
      <w:r w:rsidRPr="00262854">
        <w:rPr>
          <w:rFonts w:ascii="Calibri" w:hAnsi="Calibri"/>
          <w:noProof/>
        </w:rPr>
        <w:t>3250-3270.</w:t>
      </w:r>
      <w:bookmarkEnd w:id="1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5" w:name="_ENREF_15"/>
      <w:r w:rsidRPr="00262854">
        <w:rPr>
          <w:rFonts w:ascii="Calibri" w:hAnsi="Calibri"/>
          <w:noProof/>
        </w:rPr>
        <w:t>1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Wirblich C, Bhattacharya B, Roy P. </w:t>
      </w:r>
      <w:r w:rsidRPr="00262854">
        <w:rPr>
          <w:rFonts w:ascii="Calibri" w:hAnsi="Calibri"/>
          <w:noProof/>
        </w:rPr>
        <w:t xml:space="preserve">2005. Nonstructural protein 3 of bluetongue virus assists virus release by recruiting ESCRT-I protein Tsg101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460-473.</w:t>
      </w:r>
      <w:bookmarkEnd w:id="1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6" w:name="_ENREF_16"/>
      <w:r w:rsidRPr="00262854">
        <w:rPr>
          <w:rFonts w:ascii="Calibri" w:hAnsi="Calibri"/>
          <w:noProof/>
        </w:rPr>
        <w:t>1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Feng Z, Hensley L, McKnight KL, Hu F, Madden V, Ping L, Jeong SH, Walker C, Lanford RE, Lemon SM. </w:t>
      </w:r>
      <w:r w:rsidRPr="00262854">
        <w:rPr>
          <w:rFonts w:ascii="Calibri" w:hAnsi="Calibri"/>
          <w:noProof/>
        </w:rPr>
        <w:t xml:space="preserve">2013. A pathogenic picornavirus acquires an envelope by hijacking cellular membranes. Nature </w:t>
      </w:r>
      <w:r w:rsidRPr="00262854">
        <w:rPr>
          <w:rFonts w:ascii="Calibri" w:hAnsi="Calibri"/>
          <w:b/>
          <w:noProof/>
        </w:rPr>
        <w:t>496:</w:t>
      </w:r>
      <w:r w:rsidRPr="00262854">
        <w:rPr>
          <w:rFonts w:ascii="Calibri" w:hAnsi="Calibri"/>
          <w:noProof/>
        </w:rPr>
        <w:t>367-371.</w:t>
      </w:r>
      <w:bookmarkEnd w:id="1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7" w:name="_ENREF_17"/>
      <w:r w:rsidRPr="00262854">
        <w:rPr>
          <w:rFonts w:ascii="Calibri" w:hAnsi="Calibri"/>
          <w:noProof/>
        </w:rPr>
        <w:t>1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ird SW, Maynard ND, Covert MW, Kirkegaard K. </w:t>
      </w:r>
      <w:r w:rsidRPr="00262854">
        <w:rPr>
          <w:rFonts w:ascii="Calibri" w:hAnsi="Calibri"/>
          <w:noProof/>
        </w:rPr>
        <w:t xml:space="preserve">2014. Nonlytic viral spread enhanced by autophagy components. Proc Natl Acad Sci U S A </w:t>
      </w:r>
      <w:r w:rsidRPr="00262854">
        <w:rPr>
          <w:rFonts w:ascii="Calibri" w:hAnsi="Calibri"/>
          <w:b/>
          <w:noProof/>
        </w:rPr>
        <w:t>111:</w:t>
      </w:r>
      <w:r w:rsidRPr="00262854">
        <w:rPr>
          <w:rFonts w:ascii="Calibri" w:hAnsi="Calibri"/>
          <w:noProof/>
        </w:rPr>
        <w:t>13081-13086.</w:t>
      </w:r>
      <w:bookmarkEnd w:id="1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8" w:name="_ENREF_18"/>
      <w:r w:rsidRPr="00262854">
        <w:rPr>
          <w:rFonts w:ascii="Calibri" w:hAnsi="Calibri"/>
          <w:noProof/>
        </w:rPr>
        <w:t>1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Tucker SP, Thornton CL, Wimmer E, Compans RW. </w:t>
      </w:r>
      <w:r w:rsidRPr="00262854">
        <w:rPr>
          <w:rFonts w:ascii="Calibri" w:hAnsi="Calibri"/>
          <w:noProof/>
        </w:rPr>
        <w:t xml:space="preserve">1993. Vectorial release of poliovirus from polarized human intestinal epithelial cells. J Virol </w:t>
      </w:r>
      <w:r w:rsidRPr="00262854">
        <w:rPr>
          <w:rFonts w:ascii="Calibri" w:hAnsi="Calibri"/>
          <w:b/>
          <w:noProof/>
        </w:rPr>
        <w:t>67:</w:t>
      </w:r>
      <w:r w:rsidRPr="00262854">
        <w:rPr>
          <w:rFonts w:ascii="Calibri" w:hAnsi="Calibri"/>
          <w:noProof/>
        </w:rPr>
        <w:t>4274-4282.</w:t>
      </w:r>
      <w:bookmarkEnd w:id="1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19" w:name="_ENREF_19"/>
      <w:r w:rsidRPr="00262854">
        <w:rPr>
          <w:rFonts w:ascii="Calibri" w:hAnsi="Calibri"/>
          <w:noProof/>
        </w:rPr>
        <w:t>1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layson ET, Brando LV, Compans RW. </w:t>
      </w:r>
      <w:r w:rsidRPr="00262854">
        <w:rPr>
          <w:rFonts w:ascii="Calibri" w:hAnsi="Calibri"/>
          <w:noProof/>
        </w:rPr>
        <w:t xml:space="preserve">1989. Release of simian virus 40 virions from epithelial cells is polarized and occurs without cell lysis. J Virol </w:t>
      </w:r>
      <w:r w:rsidRPr="00262854">
        <w:rPr>
          <w:rFonts w:ascii="Calibri" w:hAnsi="Calibri"/>
          <w:b/>
          <w:noProof/>
        </w:rPr>
        <w:t>63:</w:t>
      </w:r>
      <w:r w:rsidRPr="00262854">
        <w:rPr>
          <w:rFonts w:ascii="Calibri" w:hAnsi="Calibri"/>
          <w:noProof/>
        </w:rPr>
        <w:t>2278-2288.</w:t>
      </w:r>
      <w:bookmarkEnd w:id="1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0" w:name="_ENREF_20"/>
      <w:r w:rsidRPr="00262854">
        <w:rPr>
          <w:rFonts w:ascii="Calibri" w:hAnsi="Calibri"/>
          <w:noProof/>
        </w:rPr>
        <w:t>2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Jourdan N, Maurice M, Delautier D, Quero AM, Servin AL, Trugnan G. </w:t>
      </w:r>
      <w:r w:rsidRPr="00262854">
        <w:rPr>
          <w:rFonts w:ascii="Calibri" w:hAnsi="Calibri"/>
          <w:noProof/>
        </w:rPr>
        <w:t xml:space="preserve">1997. Rotavirus is released from the apical surface of cultured human intestinal cells through nonconventional vesicular transport that bypasses the Golgi apparatus. J Virol </w:t>
      </w:r>
      <w:r w:rsidRPr="00262854">
        <w:rPr>
          <w:rFonts w:ascii="Calibri" w:hAnsi="Calibri"/>
          <w:b/>
          <w:noProof/>
        </w:rPr>
        <w:t>71:</w:t>
      </w:r>
      <w:r w:rsidRPr="00262854">
        <w:rPr>
          <w:rFonts w:ascii="Calibri" w:hAnsi="Calibri"/>
          <w:noProof/>
        </w:rPr>
        <w:t>8268-8278.</w:t>
      </w:r>
      <w:bookmarkEnd w:id="2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1" w:name="_ENREF_21"/>
      <w:r w:rsidRPr="00262854">
        <w:rPr>
          <w:rFonts w:ascii="Calibri" w:hAnsi="Calibri"/>
          <w:noProof/>
        </w:rPr>
        <w:t>2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Pintel D, Dadachanji D, Astell CR, Ward DC. </w:t>
      </w:r>
      <w:r w:rsidRPr="00262854">
        <w:rPr>
          <w:rFonts w:ascii="Calibri" w:hAnsi="Calibri"/>
          <w:noProof/>
        </w:rPr>
        <w:t xml:space="preserve">1983. The genome of minute virus of mice, an autonomous parvovirus, encodes two overlapping transcription units. Nucleic Acids Res </w:t>
      </w:r>
      <w:r w:rsidRPr="00262854">
        <w:rPr>
          <w:rFonts w:ascii="Calibri" w:hAnsi="Calibri"/>
          <w:b/>
          <w:noProof/>
        </w:rPr>
        <w:t>11:</w:t>
      </w:r>
      <w:r w:rsidRPr="00262854">
        <w:rPr>
          <w:rFonts w:ascii="Calibri" w:hAnsi="Calibri"/>
          <w:noProof/>
        </w:rPr>
        <w:t>1019-1038.</w:t>
      </w:r>
      <w:bookmarkEnd w:id="2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2" w:name="_ENREF_22"/>
      <w:r w:rsidRPr="00262854">
        <w:rPr>
          <w:rFonts w:ascii="Calibri" w:hAnsi="Calibri"/>
          <w:noProof/>
        </w:rPr>
        <w:t>2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aillet-Fauquet P, Perros M, Brandenburger A, Spegelaere P, Rommelaere J. </w:t>
      </w:r>
      <w:r w:rsidRPr="00262854">
        <w:rPr>
          <w:rFonts w:ascii="Calibri" w:hAnsi="Calibri"/>
          <w:noProof/>
        </w:rPr>
        <w:t xml:space="preserve">1990. Programmed killing of human cells by means of an inducible clone of parvoviral genes encoding non-structural proteins. EMBO J </w:t>
      </w:r>
      <w:r w:rsidRPr="00262854">
        <w:rPr>
          <w:rFonts w:ascii="Calibri" w:hAnsi="Calibri"/>
          <w:b/>
          <w:noProof/>
        </w:rPr>
        <w:t>9:</w:t>
      </w:r>
      <w:r w:rsidRPr="00262854">
        <w:rPr>
          <w:rFonts w:ascii="Calibri" w:hAnsi="Calibri"/>
          <w:noProof/>
        </w:rPr>
        <w:t>2989-2995.</w:t>
      </w:r>
      <w:bookmarkEnd w:id="2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3" w:name="_ENREF_23"/>
      <w:r w:rsidRPr="00262854">
        <w:rPr>
          <w:rFonts w:ascii="Calibri" w:hAnsi="Calibri"/>
          <w:noProof/>
        </w:rPr>
        <w:t>2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Herrero YCM, Cornelis JJ, Herold-Mende C, Rommelaere J, Schlehofer JR, Geletneky K. </w:t>
      </w:r>
      <w:r w:rsidRPr="00262854">
        <w:rPr>
          <w:rFonts w:ascii="Calibri" w:hAnsi="Calibri"/>
          <w:noProof/>
        </w:rPr>
        <w:t xml:space="preserve">2004. Parvovirus H-1 infection of human glioma cells leads to complete viral replication and efficient cell killing. Int J Cancer </w:t>
      </w:r>
      <w:r w:rsidRPr="00262854">
        <w:rPr>
          <w:rFonts w:ascii="Calibri" w:hAnsi="Calibri"/>
          <w:b/>
          <w:noProof/>
        </w:rPr>
        <w:t>109:</w:t>
      </w:r>
      <w:r w:rsidRPr="00262854">
        <w:rPr>
          <w:rFonts w:ascii="Calibri" w:hAnsi="Calibri"/>
          <w:noProof/>
        </w:rPr>
        <w:t>76-84.</w:t>
      </w:r>
      <w:bookmarkEnd w:id="2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4" w:name="_ENREF_24"/>
      <w:r w:rsidRPr="00262854">
        <w:rPr>
          <w:rFonts w:ascii="Calibri" w:hAnsi="Calibri"/>
          <w:noProof/>
        </w:rPr>
        <w:t>2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Corbau R, Duverger V, Rommelaere L, Nuesch JPF. </w:t>
      </w:r>
      <w:r w:rsidRPr="00262854">
        <w:rPr>
          <w:rFonts w:ascii="Calibri" w:hAnsi="Calibri"/>
          <w:noProof/>
        </w:rPr>
        <w:t xml:space="preserve">2000. Regulation of MVM NS1 by protein kinase C: Impact of mutagenesis at consensus phosphorylation sites on replicative functions and cytopathic effects. Virology </w:t>
      </w:r>
      <w:r w:rsidRPr="00262854">
        <w:rPr>
          <w:rFonts w:ascii="Calibri" w:hAnsi="Calibri"/>
          <w:b/>
          <w:noProof/>
        </w:rPr>
        <w:t>278:</w:t>
      </w:r>
      <w:r w:rsidRPr="00262854">
        <w:rPr>
          <w:rFonts w:ascii="Calibri" w:hAnsi="Calibri"/>
          <w:noProof/>
        </w:rPr>
        <w:t>151-167.</w:t>
      </w:r>
      <w:bookmarkEnd w:id="2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5" w:name="_ENREF_25"/>
      <w:r w:rsidRPr="00262854">
        <w:rPr>
          <w:rFonts w:ascii="Calibri" w:hAnsi="Calibri"/>
          <w:noProof/>
        </w:rPr>
        <w:t>2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ar S, Rommelaere J, Nuesch JPF. </w:t>
      </w:r>
      <w:r w:rsidRPr="00262854">
        <w:rPr>
          <w:rFonts w:ascii="Calibri" w:hAnsi="Calibri"/>
          <w:noProof/>
        </w:rPr>
        <w:t xml:space="preserve">2013. Vesicular Transport of Progeny Parvovirus Particles through ER and Golgi Regulates Maturation and Cytolysis. Plos Pathogens </w:t>
      </w:r>
      <w:r w:rsidRPr="00262854">
        <w:rPr>
          <w:rFonts w:ascii="Calibri" w:hAnsi="Calibri"/>
          <w:b/>
          <w:noProof/>
        </w:rPr>
        <w:t>9</w:t>
      </w:r>
      <w:r w:rsidRPr="00262854">
        <w:rPr>
          <w:rFonts w:ascii="Calibri" w:hAnsi="Calibri"/>
          <w:noProof/>
        </w:rPr>
        <w:t>.</w:t>
      </w:r>
      <w:bookmarkEnd w:id="2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6" w:name="_ENREF_26"/>
      <w:r w:rsidRPr="00262854">
        <w:rPr>
          <w:rFonts w:ascii="Calibri" w:hAnsi="Calibri"/>
          <w:noProof/>
        </w:rPr>
        <w:lastRenderedPageBreak/>
        <w:t>2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ar S, Daeffler L, Rommelaere J, Nuesch JPF. </w:t>
      </w:r>
      <w:r w:rsidRPr="00262854">
        <w:rPr>
          <w:rFonts w:ascii="Calibri" w:hAnsi="Calibri"/>
          <w:noProof/>
        </w:rPr>
        <w:t xml:space="preserve">2008. Vesicular egress of non-enveloped lytic parvoviruses depends on gelsolin functioning. Plos Pathogens </w:t>
      </w:r>
      <w:r w:rsidRPr="00262854">
        <w:rPr>
          <w:rFonts w:ascii="Calibri" w:hAnsi="Calibri"/>
          <w:b/>
          <w:noProof/>
        </w:rPr>
        <w:t>4</w:t>
      </w:r>
      <w:r w:rsidRPr="00262854">
        <w:rPr>
          <w:rFonts w:ascii="Calibri" w:hAnsi="Calibri"/>
          <w:noProof/>
        </w:rPr>
        <w:t>.</w:t>
      </w:r>
      <w:bookmarkEnd w:id="2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7" w:name="_ENREF_27"/>
      <w:r w:rsidRPr="00262854">
        <w:rPr>
          <w:rFonts w:ascii="Calibri" w:hAnsi="Calibri"/>
          <w:noProof/>
        </w:rPr>
        <w:t>2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oto B, Valle N, Saffrich R, Almendral JM. </w:t>
      </w:r>
      <w:r w:rsidRPr="00262854">
        <w:rPr>
          <w:rFonts w:ascii="Calibri" w:hAnsi="Calibri"/>
          <w:noProof/>
        </w:rPr>
        <w:t xml:space="preserve">2004. Nuclear export of the nonenveloped parvovirus virion is directed by an unordered protein signal exposed on the capsid surface. J Virol </w:t>
      </w:r>
      <w:r w:rsidRPr="00262854">
        <w:rPr>
          <w:rFonts w:ascii="Calibri" w:hAnsi="Calibri"/>
          <w:b/>
          <w:noProof/>
        </w:rPr>
        <w:t>78:</w:t>
      </w:r>
      <w:r w:rsidRPr="00262854">
        <w:rPr>
          <w:rFonts w:ascii="Calibri" w:hAnsi="Calibri"/>
          <w:noProof/>
        </w:rPr>
        <w:t>10685-10694.</w:t>
      </w:r>
      <w:bookmarkEnd w:id="2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8" w:name="_ENREF_28"/>
      <w:r w:rsidRPr="00262854">
        <w:rPr>
          <w:rFonts w:ascii="Calibri" w:hAnsi="Calibri"/>
          <w:noProof/>
        </w:rPr>
        <w:t>2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Bodendorf U, Cziepluch C, Jauniaux JC, Rommelaere J, Salome N. </w:t>
      </w:r>
      <w:r w:rsidRPr="00262854">
        <w:rPr>
          <w:rFonts w:ascii="Calibri" w:hAnsi="Calibri"/>
          <w:noProof/>
        </w:rPr>
        <w:t xml:space="preserve">1999. Nuclear export factor CRM1 interacts with nonstructural proteins NS2 from parvovirus minute virus of mice. J Virol </w:t>
      </w:r>
      <w:r w:rsidRPr="00262854">
        <w:rPr>
          <w:rFonts w:ascii="Calibri" w:hAnsi="Calibri"/>
          <w:b/>
          <w:noProof/>
        </w:rPr>
        <w:t>73:</w:t>
      </w:r>
      <w:r w:rsidRPr="00262854">
        <w:rPr>
          <w:rFonts w:ascii="Calibri" w:hAnsi="Calibri"/>
          <w:noProof/>
        </w:rPr>
        <w:t>7769-7779.</w:t>
      </w:r>
      <w:bookmarkEnd w:id="2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29" w:name="_ENREF_29"/>
      <w:r w:rsidRPr="00262854">
        <w:rPr>
          <w:rFonts w:ascii="Calibri" w:hAnsi="Calibri"/>
          <w:noProof/>
        </w:rPr>
        <w:t>2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Ohshima T, Nakajima T, Oishi T, Imamoto N, Yoneda Y, Fukamizu A, Yagami K. </w:t>
      </w:r>
      <w:r w:rsidRPr="00262854">
        <w:rPr>
          <w:rFonts w:ascii="Calibri" w:hAnsi="Calibri"/>
          <w:noProof/>
        </w:rPr>
        <w:t xml:space="preserve">1999. CRM1 mediates nuclear export of nonstructural protein 2 from parvovirus minute virus of mice. Biochem Biophys Res Commun </w:t>
      </w:r>
      <w:r w:rsidRPr="00262854">
        <w:rPr>
          <w:rFonts w:ascii="Calibri" w:hAnsi="Calibri"/>
          <w:b/>
          <w:noProof/>
        </w:rPr>
        <w:t>264:</w:t>
      </w:r>
      <w:r w:rsidRPr="00262854">
        <w:rPr>
          <w:rFonts w:ascii="Calibri" w:hAnsi="Calibri"/>
          <w:noProof/>
        </w:rPr>
        <w:t>144-150.</w:t>
      </w:r>
      <w:bookmarkEnd w:id="2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0" w:name="_ENREF_30"/>
      <w:r w:rsidRPr="00262854">
        <w:rPr>
          <w:rFonts w:ascii="Calibri" w:hAnsi="Calibri"/>
          <w:noProof/>
        </w:rPr>
        <w:t>3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achury MV, Weis K. </w:t>
      </w:r>
      <w:r w:rsidRPr="00262854">
        <w:rPr>
          <w:rFonts w:ascii="Calibri" w:hAnsi="Calibri"/>
          <w:noProof/>
        </w:rPr>
        <w:t xml:space="preserve">1999. The direction of transport through the nuclear pore can be inverted. Proc Natl Acad Sci U S A </w:t>
      </w:r>
      <w:r w:rsidRPr="00262854">
        <w:rPr>
          <w:rFonts w:ascii="Calibri" w:hAnsi="Calibri"/>
          <w:b/>
          <w:noProof/>
        </w:rPr>
        <w:t>96:</w:t>
      </w:r>
      <w:r w:rsidRPr="00262854">
        <w:rPr>
          <w:rFonts w:ascii="Calibri" w:hAnsi="Calibri"/>
          <w:noProof/>
        </w:rPr>
        <w:t>9622-9627.</w:t>
      </w:r>
      <w:bookmarkEnd w:id="30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1" w:name="_ENREF_31"/>
      <w:r w:rsidRPr="00262854">
        <w:rPr>
          <w:rFonts w:ascii="Calibri" w:hAnsi="Calibri"/>
          <w:noProof/>
        </w:rPr>
        <w:t>31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Engelsma D, Valle N, Fish A, Salome N, Almendral JM, Fornerod M. </w:t>
      </w:r>
      <w:r w:rsidRPr="00262854">
        <w:rPr>
          <w:rFonts w:ascii="Calibri" w:hAnsi="Calibri"/>
          <w:noProof/>
        </w:rPr>
        <w:t xml:space="preserve">2008. A supraphysiological nuclear export signal is required for parvovirus nuclear export. Molecular Biology of the Cell </w:t>
      </w:r>
      <w:r w:rsidRPr="00262854">
        <w:rPr>
          <w:rFonts w:ascii="Calibri" w:hAnsi="Calibri"/>
          <w:b/>
          <w:noProof/>
        </w:rPr>
        <w:t>19:</w:t>
      </w:r>
      <w:r w:rsidRPr="00262854">
        <w:rPr>
          <w:rFonts w:ascii="Calibri" w:hAnsi="Calibri"/>
          <w:noProof/>
        </w:rPr>
        <w:t>2544-2552.</w:t>
      </w:r>
      <w:bookmarkEnd w:id="31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2" w:name="_ENREF_32"/>
      <w:r w:rsidRPr="00262854">
        <w:rPr>
          <w:rFonts w:ascii="Calibri" w:hAnsi="Calibri"/>
          <w:noProof/>
        </w:rPr>
        <w:t>32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Kudo N, Wolff B, Sekimoto T, Schreiner EP, Yoneda Y, Yanagida M, Horinouchi S, Yoshida M. </w:t>
      </w:r>
      <w:r w:rsidRPr="00262854">
        <w:rPr>
          <w:rFonts w:ascii="Calibri" w:hAnsi="Calibri"/>
          <w:noProof/>
        </w:rPr>
        <w:t xml:space="preserve">1998. Leptomycin B inhibition of signal-mediated nuclear export by direct binding to CRM1. Experimental Cell Research </w:t>
      </w:r>
      <w:r w:rsidRPr="00262854">
        <w:rPr>
          <w:rFonts w:ascii="Calibri" w:hAnsi="Calibri"/>
          <w:b/>
          <w:noProof/>
        </w:rPr>
        <w:t>242:</w:t>
      </w:r>
      <w:r w:rsidRPr="00262854">
        <w:rPr>
          <w:rFonts w:ascii="Calibri" w:hAnsi="Calibri"/>
          <w:noProof/>
        </w:rPr>
        <w:t>540-547.</w:t>
      </w:r>
      <w:bookmarkEnd w:id="32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3" w:name="_ENREF_33"/>
      <w:r w:rsidRPr="00262854">
        <w:rPr>
          <w:rFonts w:ascii="Calibri" w:hAnsi="Calibri"/>
          <w:noProof/>
        </w:rPr>
        <w:t>33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Maroto B, Ramirez JC, Almendral JM. </w:t>
      </w:r>
      <w:r w:rsidRPr="00262854">
        <w:rPr>
          <w:rFonts w:ascii="Calibri" w:hAnsi="Calibri"/>
          <w:noProof/>
        </w:rPr>
        <w:t xml:space="preserve">2000. Phosphorylation status of the parvovirus minute virus of mice particle: mapping and biological relevance of the major phosphorylation sites. J Virol </w:t>
      </w:r>
      <w:r w:rsidRPr="00262854">
        <w:rPr>
          <w:rFonts w:ascii="Calibri" w:hAnsi="Calibri"/>
          <w:b/>
          <w:noProof/>
        </w:rPr>
        <w:t>74:</w:t>
      </w:r>
      <w:r w:rsidRPr="00262854">
        <w:rPr>
          <w:rFonts w:ascii="Calibri" w:hAnsi="Calibri"/>
          <w:noProof/>
        </w:rPr>
        <w:t>10892-10902.</w:t>
      </w:r>
      <w:bookmarkEnd w:id="33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4" w:name="_ENREF_34"/>
      <w:r w:rsidRPr="00262854">
        <w:rPr>
          <w:rFonts w:ascii="Calibri" w:hAnsi="Calibri"/>
          <w:noProof/>
        </w:rPr>
        <w:t>34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ER, Lachmann S, Rommelaere J. </w:t>
      </w:r>
      <w:r w:rsidRPr="00262854">
        <w:rPr>
          <w:rFonts w:ascii="Calibri" w:hAnsi="Calibri"/>
          <w:noProof/>
        </w:rPr>
        <w:t xml:space="preserve">2005. Selective alterations of the host cell architecture upon infection with parvovirus minute virus of mice. Virology </w:t>
      </w:r>
      <w:r w:rsidRPr="00262854">
        <w:rPr>
          <w:rFonts w:ascii="Calibri" w:hAnsi="Calibri"/>
          <w:b/>
          <w:noProof/>
        </w:rPr>
        <w:t>331:</w:t>
      </w:r>
      <w:r w:rsidRPr="00262854">
        <w:rPr>
          <w:rFonts w:ascii="Calibri" w:hAnsi="Calibri"/>
          <w:noProof/>
        </w:rPr>
        <w:t>159-174.</w:t>
      </w:r>
      <w:bookmarkEnd w:id="34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5" w:name="_ENREF_35"/>
      <w:r w:rsidRPr="00262854">
        <w:rPr>
          <w:rFonts w:ascii="Calibri" w:hAnsi="Calibri"/>
          <w:noProof/>
        </w:rPr>
        <w:t>35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JP, Rommelaere J. </w:t>
      </w:r>
      <w:r w:rsidRPr="00262854">
        <w:rPr>
          <w:rFonts w:ascii="Calibri" w:hAnsi="Calibri"/>
          <w:noProof/>
        </w:rPr>
        <w:t xml:space="preserve">2006. NS1 interaction with CKII alpha: novel protein complex mediating parvovirus-induced cytotoxicity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4729-4739.</w:t>
      </w:r>
      <w:bookmarkEnd w:id="35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6" w:name="_ENREF_36"/>
      <w:r w:rsidRPr="00262854">
        <w:rPr>
          <w:rFonts w:ascii="Calibri" w:hAnsi="Calibri"/>
          <w:noProof/>
        </w:rPr>
        <w:t>36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Di Piazza M, Mader C, Geletneky K, Herrero YCM, Weber E, Schlehofer J, Deleu L, Rommelaere J. </w:t>
      </w:r>
      <w:r w:rsidRPr="00262854">
        <w:rPr>
          <w:rFonts w:ascii="Calibri" w:hAnsi="Calibri"/>
          <w:noProof/>
        </w:rPr>
        <w:t xml:space="preserve">2007. Cytosolic activation of cathepsins mediates parvovirus H-1-induced killing of cisplatin and TRAIL-resistant glioma cells. J Virol </w:t>
      </w:r>
      <w:r w:rsidRPr="00262854">
        <w:rPr>
          <w:rFonts w:ascii="Calibri" w:hAnsi="Calibri"/>
          <w:b/>
          <w:noProof/>
        </w:rPr>
        <w:t>81:</w:t>
      </w:r>
      <w:r w:rsidRPr="00262854">
        <w:rPr>
          <w:rFonts w:ascii="Calibri" w:hAnsi="Calibri"/>
          <w:noProof/>
        </w:rPr>
        <w:t>4186-4198.</w:t>
      </w:r>
      <w:bookmarkEnd w:id="36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7" w:name="_ENREF_37"/>
      <w:r w:rsidRPr="00262854">
        <w:rPr>
          <w:rFonts w:ascii="Calibri" w:hAnsi="Calibri"/>
          <w:noProof/>
        </w:rPr>
        <w:t>37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Praefcke GJ, McMahon HT. </w:t>
      </w:r>
      <w:r w:rsidRPr="00262854">
        <w:rPr>
          <w:rFonts w:ascii="Calibri" w:hAnsi="Calibri"/>
          <w:noProof/>
        </w:rPr>
        <w:t xml:space="preserve">2004. The dynamin superfamily: universal membrane tubulation and fission molecules? Nat Rev Mol Cell Biol </w:t>
      </w:r>
      <w:r w:rsidRPr="00262854">
        <w:rPr>
          <w:rFonts w:ascii="Calibri" w:hAnsi="Calibri"/>
          <w:b/>
          <w:noProof/>
        </w:rPr>
        <w:t>5:</w:t>
      </w:r>
      <w:r w:rsidRPr="00262854">
        <w:rPr>
          <w:rFonts w:ascii="Calibri" w:hAnsi="Calibri"/>
          <w:noProof/>
        </w:rPr>
        <w:t>133-147.</w:t>
      </w:r>
      <w:bookmarkEnd w:id="37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8" w:name="_ENREF_38"/>
      <w:r w:rsidRPr="00262854">
        <w:rPr>
          <w:rFonts w:ascii="Calibri" w:hAnsi="Calibri"/>
          <w:noProof/>
        </w:rPr>
        <w:t>38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Stamnes M. </w:t>
      </w:r>
      <w:r w:rsidRPr="00262854">
        <w:rPr>
          <w:rFonts w:ascii="Calibri" w:hAnsi="Calibri"/>
          <w:noProof/>
        </w:rPr>
        <w:t xml:space="preserve">2002. Regulating the actin cytoskeleton during vesicular transport. Curr Opin Cell Biol </w:t>
      </w:r>
      <w:r w:rsidRPr="00262854">
        <w:rPr>
          <w:rFonts w:ascii="Calibri" w:hAnsi="Calibri"/>
          <w:b/>
          <w:noProof/>
        </w:rPr>
        <w:t>14:</w:t>
      </w:r>
      <w:r w:rsidRPr="00262854">
        <w:rPr>
          <w:rFonts w:ascii="Calibri" w:hAnsi="Calibri"/>
          <w:noProof/>
        </w:rPr>
        <w:t>428-433.</w:t>
      </w:r>
      <w:bookmarkEnd w:id="38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</w:rPr>
      </w:pPr>
      <w:bookmarkStart w:id="39" w:name="_ENREF_39"/>
      <w:r w:rsidRPr="00262854">
        <w:rPr>
          <w:rFonts w:ascii="Calibri" w:hAnsi="Calibri"/>
          <w:noProof/>
        </w:rPr>
        <w:t>39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Slepchenko BM, Semenova I, Zaliapin I, Rodionov V. </w:t>
      </w:r>
      <w:r w:rsidRPr="00262854">
        <w:rPr>
          <w:rFonts w:ascii="Calibri" w:hAnsi="Calibri"/>
          <w:noProof/>
        </w:rPr>
        <w:t xml:space="preserve">2007. Switching of membrane organelles between cytoskeletal transport systems is determined by regulation of the microtubule-based transport. J Cell Biol </w:t>
      </w:r>
      <w:r w:rsidRPr="00262854">
        <w:rPr>
          <w:rFonts w:ascii="Calibri" w:hAnsi="Calibri"/>
          <w:b/>
          <w:noProof/>
        </w:rPr>
        <w:t>179:</w:t>
      </w:r>
      <w:r w:rsidRPr="00262854">
        <w:rPr>
          <w:rFonts w:ascii="Calibri" w:hAnsi="Calibri"/>
          <w:noProof/>
        </w:rPr>
        <w:t>635-641.</w:t>
      </w:r>
      <w:bookmarkEnd w:id="39"/>
    </w:p>
    <w:p w:rsidR="00262854" w:rsidRPr="00262854" w:rsidRDefault="00262854" w:rsidP="00262854">
      <w:pPr>
        <w:spacing w:after="0" w:line="240" w:lineRule="auto"/>
        <w:ind w:left="720" w:hanging="720"/>
        <w:jc w:val="both"/>
        <w:rPr>
          <w:rFonts w:ascii="Calibri" w:hAnsi="Calibri"/>
          <w:noProof/>
          <w:lang w:val="es-ES"/>
        </w:rPr>
      </w:pPr>
      <w:bookmarkStart w:id="40" w:name="_ENREF_40"/>
      <w:r w:rsidRPr="00262854">
        <w:rPr>
          <w:rFonts w:ascii="Calibri" w:hAnsi="Calibri"/>
          <w:noProof/>
        </w:rPr>
        <w:t>40.</w:t>
      </w:r>
      <w:r w:rsidRPr="00262854">
        <w:rPr>
          <w:rFonts w:ascii="Calibri" w:hAnsi="Calibri"/>
          <w:noProof/>
        </w:rPr>
        <w:tab/>
      </w:r>
      <w:r w:rsidRPr="00262854">
        <w:rPr>
          <w:rFonts w:ascii="Calibri" w:hAnsi="Calibri"/>
          <w:b/>
          <w:noProof/>
        </w:rPr>
        <w:t xml:space="preserve">Nuesch JP, Bar S, Lachmann S, Rommelaere J. </w:t>
      </w:r>
      <w:r w:rsidRPr="00262854">
        <w:rPr>
          <w:rFonts w:ascii="Calibri" w:hAnsi="Calibri"/>
          <w:noProof/>
        </w:rPr>
        <w:t xml:space="preserve">2009. Ezrin-radixin-moesin family proteins are involved in parvovirus replication and spreading. </w:t>
      </w:r>
      <w:r w:rsidRPr="00262854">
        <w:rPr>
          <w:rFonts w:ascii="Calibri" w:hAnsi="Calibri"/>
          <w:noProof/>
          <w:lang w:val="es-ES"/>
        </w:rPr>
        <w:t xml:space="preserve">J Virol </w:t>
      </w:r>
      <w:r w:rsidRPr="00262854">
        <w:rPr>
          <w:rFonts w:ascii="Calibri" w:hAnsi="Calibri"/>
          <w:b/>
          <w:noProof/>
          <w:lang w:val="es-ES"/>
        </w:rPr>
        <w:t>83:</w:t>
      </w:r>
      <w:r w:rsidRPr="00262854">
        <w:rPr>
          <w:rFonts w:ascii="Calibri" w:hAnsi="Calibri"/>
          <w:noProof/>
          <w:lang w:val="es-ES"/>
        </w:rPr>
        <w:t>5854-5863.</w:t>
      </w:r>
      <w:bookmarkEnd w:id="40"/>
    </w:p>
    <w:p w:rsidR="00262854" w:rsidRPr="00262854" w:rsidRDefault="00262854" w:rsidP="00262854">
      <w:pPr>
        <w:spacing w:line="240" w:lineRule="auto"/>
        <w:ind w:left="720" w:hanging="720"/>
        <w:jc w:val="both"/>
        <w:rPr>
          <w:rFonts w:ascii="Calibri" w:hAnsi="Calibri"/>
          <w:noProof/>
        </w:rPr>
      </w:pPr>
      <w:bookmarkStart w:id="41" w:name="_ENREF_41"/>
      <w:r w:rsidRPr="00262854">
        <w:rPr>
          <w:rFonts w:ascii="Calibri" w:hAnsi="Calibri"/>
          <w:noProof/>
          <w:lang w:val="es-ES"/>
        </w:rPr>
        <w:t>41.</w:t>
      </w:r>
      <w:r w:rsidRPr="00262854">
        <w:rPr>
          <w:rFonts w:ascii="Calibri" w:hAnsi="Calibri"/>
          <w:noProof/>
          <w:lang w:val="es-ES"/>
        </w:rPr>
        <w:tab/>
      </w:r>
      <w:r w:rsidRPr="00262854">
        <w:rPr>
          <w:rFonts w:ascii="Calibri" w:hAnsi="Calibri"/>
          <w:b/>
          <w:noProof/>
          <w:lang w:val="es-ES"/>
        </w:rPr>
        <w:t xml:space="preserve">Mani B, Baltzer C, Valle N, Almendral JM, Kempf C, Ros C. </w:t>
      </w:r>
      <w:r w:rsidRPr="00262854">
        <w:rPr>
          <w:rFonts w:ascii="Calibri" w:hAnsi="Calibri"/>
          <w:noProof/>
          <w:lang w:val="es-ES"/>
        </w:rPr>
        <w:t xml:space="preserve">2006. </w:t>
      </w:r>
      <w:r w:rsidRPr="00262854">
        <w:rPr>
          <w:rFonts w:ascii="Calibri" w:hAnsi="Calibri"/>
          <w:noProof/>
        </w:rPr>
        <w:t xml:space="preserve">Low pH-dependent endosomal processing of the incoming parvovirus minute virus of mice virion leads to externalization of the VP1 N-terminal sequence (N-VP1), N-VP2 cleavage, and uncoating of the full-length genome. J Virol </w:t>
      </w:r>
      <w:r w:rsidRPr="00262854">
        <w:rPr>
          <w:rFonts w:ascii="Calibri" w:hAnsi="Calibri"/>
          <w:b/>
          <w:noProof/>
        </w:rPr>
        <w:t>80:</w:t>
      </w:r>
      <w:r w:rsidRPr="00262854">
        <w:rPr>
          <w:rFonts w:ascii="Calibri" w:hAnsi="Calibri"/>
          <w:noProof/>
        </w:rPr>
        <w:t>1015-1024.</w:t>
      </w:r>
      <w:bookmarkEnd w:id="41"/>
    </w:p>
    <w:p w:rsidR="00262854" w:rsidRDefault="00262854" w:rsidP="00262854">
      <w:pPr>
        <w:spacing w:line="240" w:lineRule="auto"/>
        <w:jc w:val="both"/>
        <w:rPr>
          <w:rFonts w:ascii="Calibri" w:hAnsi="Calibri"/>
          <w:noProof/>
        </w:rPr>
      </w:pPr>
    </w:p>
    <w:p w:rsidR="00F6243F" w:rsidRPr="00E5169C" w:rsidRDefault="008224A3" w:rsidP="006C5831">
      <w:pPr>
        <w:tabs>
          <w:tab w:val="left" w:pos="5385"/>
        </w:tabs>
        <w:spacing w:line="480" w:lineRule="auto"/>
        <w:jc w:val="both"/>
      </w:pPr>
      <w:r>
        <w:fldChar w:fldCharType="end"/>
      </w:r>
    </w:p>
    <w:sectPr w:rsidR="00F6243F" w:rsidRPr="00E5169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autoHyphenation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0&lt;/item&gt;&lt;item&gt;12&lt;/item&gt;&lt;item&gt;14&lt;/item&gt;&lt;item&gt;17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2&lt;/item&gt;&lt;item&gt;33&lt;/item&gt;&lt;item&gt;36&lt;/item&gt;&lt;item&gt;37&lt;/item&gt;&lt;item&gt;40&lt;/item&gt;&lt;item&gt;41&lt;/item&gt;&lt;item&gt;42&lt;/item&gt;&lt;item&gt;44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/record-ids&gt;&lt;/item&gt;&lt;/Libraries&gt;"/>
  </w:docVars>
  <w:rsids>
    <w:rsidRoot w:val="00753E5D"/>
    <w:rsid w:val="000005DC"/>
    <w:rsid w:val="00014233"/>
    <w:rsid w:val="00037058"/>
    <w:rsid w:val="00056DD9"/>
    <w:rsid w:val="0006346B"/>
    <w:rsid w:val="00080F2A"/>
    <w:rsid w:val="00081175"/>
    <w:rsid w:val="000B0CD6"/>
    <w:rsid w:val="000C398E"/>
    <w:rsid w:val="000E4A83"/>
    <w:rsid w:val="00100F6C"/>
    <w:rsid w:val="00101505"/>
    <w:rsid w:val="001063CC"/>
    <w:rsid w:val="00106C80"/>
    <w:rsid w:val="00110E3D"/>
    <w:rsid w:val="00115D83"/>
    <w:rsid w:val="0012373A"/>
    <w:rsid w:val="00126931"/>
    <w:rsid w:val="00132E3C"/>
    <w:rsid w:val="00166ACC"/>
    <w:rsid w:val="00167D61"/>
    <w:rsid w:val="00181048"/>
    <w:rsid w:val="0018278D"/>
    <w:rsid w:val="00190BDB"/>
    <w:rsid w:val="001A3A69"/>
    <w:rsid w:val="001A4999"/>
    <w:rsid w:val="001B21F7"/>
    <w:rsid w:val="001B6652"/>
    <w:rsid w:val="001C71FE"/>
    <w:rsid w:val="001E0DEF"/>
    <w:rsid w:val="001F6DB7"/>
    <w:rsid w:val="002035FD"/>
    <w:rsid w:val="00203740"/>
    <w:rsid w:val="0021669E"/>
    <w:rsid w:val="002203CB"/>
    <w:rsid w:val="0022605C"/>
    <w:rsid w:val="002272FC"/>
    <w:rsid w:val="00240B62"/>
    <w:rsid w:val="0025424C"/>
    <w:rsid w:val="00262854"/>
    <w:rsid w:val="002828BD"/>
    <w:rsid w:val="002877CA"/>
    <w:rsid w:val="00291134"/>
    <w:rsid w:val="00291569"/>
    <w:rsid w:val="00292BFF"/>
    <w:rsid w:val="00294C25"/>
    <w:rsid w:val="002A1139"/>
    <w:rsid w:val="002B28D9"/>
    <w:rsid w:val="002B566E"/>
    <w:rsid w:val="002D33E4"/>
    <w:rsid w:val="002E088F"/>
    <w:rsid w:val="00310C2C"/>
    <w:rsid w:val="00311C43"/>
    <w:rsid w:val="00321597"/>
    <w:rsid w:val="003657AC"/>
    <w:rsid w:val="00371ED6"/>
    <w:rsid w:val="00394279"/>
    <w:rsid w:val="003A60EF"/>
    <w:rsid w:val="003B6C1E"/>
    <w:rsid w:val="003C5437"/>
    <w:rsid w:val="003C69CE"/>
    <w:rsid w:val="003D5626"/>
    <w:rsid w:val="00403998"/>
    <w:rsid w:val="00404874"/>
    <w:rsid w:val="0042788D"/>
    <w:rsid w:val="0044060F"/>
    <w:rsid w:val="00440A3D"/>
    <w:rsid w:val="00456400"/>
    <w:rsid w:val="004A3B6D"/>
    <w:rsid w:val="004C7211"/>
    <w:rsid w:val="004E481B"/>
    <w:rsid w:val="004E55D7"/>
    <w:rsid w:val="00505AF3"/>
    <w:rsid w:val="00531536"/>
    <w:rsid w:val="00536E7F"/>
    <w:rsid w:val="0055678E"/>
    <w:rsid w:val="00557A5C"/>
    <w:rsid w:val="00573177"/>
    <w:rsid w:val="005A5E69"/>
    <w:rsid w:val="005C548A"/>
    <w:rsid w:val="005C7039"/>
    <w:rsid w:val="00613AC0"/>
    <w:rsid w:val="006313C1"/>
    <w:rsid w:val="0065408A"/>
    <w:rsid w:val="0066430D"/>
    <w:rsid w:val="00664F36"/>
    <w:rsid w:val="00672152"/>
    <w:rsid w:val="0067326E"/>
    <w:rsid w:val="00682D19"/>
    <w:rsid w:val="00687C63"/>
    <w:rsid w:val="006C5831"/>
    <w:rsid w:val="006E2852"/>
    <w:rsid w:val="006E76F2"/>
    <w:rsid w:val="006F03AE"/>
    <w:rsid w:val="00707FCE"/>
    <w:rsid w:val="00711409"/>
    <w:rsid w:val="00712168"/>
    <w:rsid w:val="007234A7"/>
    <w:rsid w:val="007450A3"/>
    <w:rsid w:val="007520F5"/>
    <w:rsid w:val="00753E5D"/>
    <w:rsid w:val="0075777F"/>
    <w:rsid w:val="007611BA"/>
    <w:rsid w:val="00780EFF"/>
    <w:rsid w:val="007E038E"/>
    <w:rsid w:val="007E173E"/>
    <w:rsid w:val="0081449F"/>
    <w:rsid w:val="00816234"/>
    <w:rsid w:val="008224A3"/>
    <w:rsid w:val="00822E2C"/>
    <w:rsid w:val="00837448"/>
    <w:rsid w:val="008545B5"/>
    <w:rsid w:val="00873160"/>
    <w:rsid w:val="00873528"/>
    <w:rsid w:val="008A209E"/>
    <w:rsid w:val="008B0D82"/>
    <w:rsid w:val="008B2C50"/>
    <w:rsid w:val="008E0D85"/>
    <w:rsid w:val="008F11B2"/>
    <w:rsid w:val="008F435C"/>
    <w:rsid w:val="009007AC"/>
    <w:rsid w:val="00905643"/>
    <w:rsid w:val="009233DB"/>
    <w:rsid w:val="00932445"/>
    <w:rsid w:val="00934E55"/>
    <w:rsid w:val="009567AD"/>
    <w:rsid w:val="009907EA"/>
    <w:rsid w:val="0099308F"/>
    <w:rsid w:val="009948C8"/>
    <w:rsid w:val="009A10E0"/>
    <w:rsid w:val="009B5DE1"/>
    <w:rsid w:val="009B789E"/>
    <w:rsid w:val="009C06B0"/>
    <w:rsid w:val="009E295A"/>
    <w:rsid w:val="009F0508"/>
    <w:rsid w:val="00A07F21"/>
    <w:rsid w:val="00A24085"/>
    <w:rsid w:val="00A518EA"/>
    <w:rsid w:val="00A53779"/>
    <w:rsid w:val="00A800BC"/>
    <w:rsid w:val="00AC6D99"/>
    <w:rsid w:val="00B06FDC"/>
    <w:rsid w:val="00B070D8"/>
    <w:rsid w:val="00B21BA0"/>
    <w:rsid w:val="00B2205F"/>
    <w:rsid w:val="00B6115A"/>
    <w:rsid w:val="00B6196E"/>
    <w:rsid w:val="00B74063"/>
    <w:rsid w:val="00B7489A"/>
    <w:rsid w:val="00B82036"/>
    <w:rsid w:val="00B94A77"/>
    <w:rsid w:val="00BD46AB"/>
    <w:rsid w:val="00BD62F4"/>
    <w:rsid w:val="00C00BEE"/>
    <w:rsid w:val="00C22BC9"/>
    <w:rsid w:val="00C647D5"/>
    <w:rsid w:val="00C7419E"/>
    <w:rsid w:val="00C7709C"/>
    <w:rsid w:val="00C82C93"/>
    <w:rsid w:val="00C90702"/>
    <w:rsid w:val="00CD461F"/>
    <w:rsid w:val="00CF2F85"/>
    <w:rsid w:val="00CF5B71"/>
    <w:rsid w:val="00D17835"/>
    <w:rsid w:val="00D40F31"/>
    <w:rsid w:val="00D6590A"/>
    <w:rsid w:val="00D8093B"/>
    <w:rsid w:val="00D83FB1"/>
    <w:rsid w:val="00D91B6F"/>
    <w:rsid w:val="00D96206"/>
    <w:rsid w:val="00DC016B"/>
    <w:rsid w:val="00DD50DA"/>
    <w:rsid w:val="00DD600C"/>
    <w:rsid w:val="00DE267E"/>
    <w:rsid w:val="00DE30F1"/>
    <w:rsid w:val="00DF5A43"/>
    <w:rsid w:val="00E0767F"/>
    <w:rsid w:val="00E20753"/>
    <w:rsid w:val="00E278CE"/>
    <w:rsid w:val="00E34BFF"/>
    <w:rsid w:val="00E5169C"/>
    <w:rsid w:val="00E559FB"/>
    <w:rsid w:val="00E74E54"/>
    <w:rsid w:val="00E765CC"/>
    <w:rsid w:val="00E773A6"/>
    <w:rsid w:val="00E77A4A"/>
    <w:rsid w:val="00E975D7"/>
    <w:rsid w:val="00EA7E13"/>
    <w:rsid w:val="00EB3BA0"/>
    <w:rsid w:val="00EB594D"/>
    <w:rsid w:val="00EB61AB"/>
    <w:rsid w:val="00EC473F"/>
    <w:rsid w:val="00EC515A"/>
    <w:rsid w:val="00EF0D6F"/>
    <w:rsid w:val="00EF16F2"/>
    <w:rsid w:val="00F07BB5"/>
    <w:rsid w:val="00F12BDA"/>
    <w:rsid w:val="00F202C8"/>
    <w:rsid w:val="00F42CA8"/>
    <w:rsid w:val="00F47A7A"/>
    <w:rsid w:val="00F51E49"/>
    <w:rsid w:val="00F6243F"/>
    <w:rsid w:val="00F7152A"/>
    <w:rsid w:val="00F72FF3"/>
    <w:rsid w:val="00F7625B"/>
    <w:rsid w:val="00F834A7"/>
    <w:rsid w:val="00FB7B46"/>
    <w:rsid w:val="00FC0352"/>
    <w:rsid w:val="00FE6A9D"/>
    <w:rsid w:val="00FF2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5592</Words>
  <Characters>35232</Characters>
  <Application>Microsoft Office Word</Application>
  <DocSecurity>0</DocSecurity>
  <Lines>293</Lines>
  <Paragraphs>8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7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phael</dc:creator>
  <cp:lastModifiedBy>Raphael Wolfisberg</cp:lastModifiedBy>
  <cp:revision>17</cp:revision>
  <cp:lastPrinted>2015-06-04T08:54:00Z</cp:lastPrinted>
  <dcterms:created xsi:type="dcterms:W3CDTF">2015-06-10T09:45:00Z</dcterms:created>
  <dcterms:modified xsi:type="dcterms:W3CDTF">2015-07-15T09:46:00Z</dcterms:modified>
</cp:coreProperties>
</file>